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39869AF" w14:textId="77777777" w:rsidR="0054465C" w:rsidRDefault="0054465C">
      <w:pPr>
        <w:spacing w:after="0" w:line="15" w:lineRule="auto"/>
        <w:rPr>
          <w:sz w:val="32"/>
          <w:szCs w:val="32"/>
        </w:rPr>
      </w:pPr>
    </w:p>
    <w:tbl>
      <w:tblPr>
        <w:tblW w:w="11299" w:type="dxa"/>
        <w:tblInd w:w="12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69"/>
        <w:gridCol w:w="766"/>
        <w:gridCol w:w="1363"/>
        <w:gridCol w:w="4610"/>
        <w:gridCol w:w="1787"/>
        <w:gridCol w:w="2304"/>
      </w:tblGrid>
      <w:tr w:rsidR="0054465C" w:rsidRPr="00AF7B0C" w14:paraId="742DAFD5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91B3C75" w14:textId="77777777" w:rsidR="0054465C" w:rsidRPr="00AF7B0C" w:rsidRDefault="000A28C5">
            <w:pPr>
              <w:spacing w:after="0" w:line="120" w:lineRule="atLeas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F7B0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o.</w:t>
            </w:r>
          </w:p>
          <w:p w14:paraId="54EB4532" w14:textId="77777777" w:rsidR="00306B0C" w:rsidRPr="00AF7B0C" w:rsidRDefault="00306B0C">
            <w:pPr>
              <w:spacing w:after="0" w:line="120" w:lineRule="atLeas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0CA7032" w14:textId="77777777" w:rsidR="0054465C" w:rsidRPr="00AF7B0C" w:rsidRDefault="000A28C5">
            <w:pPr>
              <w:spacing w:after="0" w:line="120" w:lineRule="atLeas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F7B0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Well</w:t>
            </w:r>
          </w:p>
          <w:p w14:paraId="513F109E" w14:textId="77777777" w:rsidR="00306B0C" w:rsidRPr="00AF7B0C" w:rsidRDefault="00306B0C">
            <w:pPr>
              <w:spacing w:after="0" w:line="120" w:lineRule="atLeas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B6D7129" w14:textId="77777777" w:rsidR="0054465C" w:rsidRPr="00AF7B0C" w:rsidRDefault="000A28C5">
            <w:pPr>
              <w:spacing w:after="0" w:line="120" w:lineRule="atLeas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F7B0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ne name</w:t>
            </w:r>
          </w:p>
          <w:p w14:paraId="309B2416" w14:textId="77777777" w:rsidR="00306B0C" w:rsidRPr="00AF7B0C" w:rsidRDefault="00306B0C">
            <w:pPr>
              <w:spacing w:after="0" w:line="120" w:lineRule="atLeas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AC432F0" w14:textId="77777777" w:rsidR="0054465C" w:rsidRPr="00AF7B0C" w:rsidRDefault="000A28C5">
            <w:pPr>
              <w:spacing w:after="0" w:line="120" w:lineRule="atLeas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F7B0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fficial Full Name</w:t>
            </w:r>
          </w:p>
          <w:p w14:paraId="63E2FDF2" w14:textId="77777777" w:rsidR="00306B0C" w:rsidRPr="00AF7B0C" w:rsidRDefault="00306B0C">
            <w:pPr>
              <w:spacing w:after="0" w:line="120" w:lineRule="atLeas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635282D" w14:textId="77777777" w:rsidR="0054465C" w:rsidRDefault="000A28C5">
            <w:pPr>
              <w:spacing w:after="0" w:line="120" w:lineRule="atLeas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F7B0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ole in Cancer</w:t>
            </w:r>
          </w:p>
          <w:p w14:paraId="412786BF" w14:textId="77777777" w:rsidR="00656D45" w:rsidRPr="00AF7B0C" w:rsidRDefault="00656D45">
            <w:pPr>
              <w:spacing w:after="0" w:line="120" w:lineRule="atLeas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14:paraId="1052F21C" w14:textId="2469371D" w:rsidR="00656D45" w:rsidRPr="00AF7B0C" w:rsidRDefault="00306B0C">
            <w:pPr>
              <w:spacing w:after="0" w:line="120" w:lineRule="atLeast"/>
              <w:rPr>
                <w:rFonts w:ascii="Times New Roman" w:hAnsi="Times New Roman" w:cs="Times New Roman"/>
                <w:sz w:val="20"/>
                <w:szCs w:val="20"/>
              </w:rPr>
            </w:pPr>
            <w:r w:rsidRPr="00AF7B0C">
              <w:rPr>
                <w:rFonts w:ascii="Times New Roman" w:hAnsi="Times New Roman" w:cs="Times New Roman"/>
                <w:sz w:val="20"/>
                <w:szCs w:val="20"/>
              </w:rPr>
              <w:t>(Reference number)</w:t>
            </w:r>
          </w:p>
        </w:tc>
        <w:tc>
          <w:tcPr>
            <w:tcW w:w="230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91ED2A5" w14:textId="77777777" w:rsidR="0054465C" w:rsidRPr="00AF7B0C" w:rsidRDefault="000A28C5">
            <w:pPr>
              <w:spacing w:after="0" w:line="120" w:lineRule="atLeas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F7B0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ole in invasion/metastasis</w:t>
            </w:r>
          </w:p>
          <w:p w14:paraId="0E83DFCF" w14:textId="77777777" w:rsidR="00306B0C" w:rsidRPr="00AF7B0C" w:rsidRDefault="00306B0C">
            <w:pPr>
              <w:spacing w:after="0" w:line="120" w:lineRule="atLeast"/>
              <w:rPr>
                <w:rFonts w:ascii="Times New Roman" w:hAnsi="Times New Roman" w:cs="Times New Roman"/>
                <w:sz w:val="20"/>
                <w:szCs w:val="20"/>
              </w:rPr>
            </w:pPr>
            <w:r w:rsidRPr="00AF7B0C">
              <w:rPr>
                <w:rFonts w:ascii="Times New Roman" w:hAnsi="Times New Roman" w:cs="Times New Roman"/>
                <w:sz w:val="20"/>
                <w:szCs w:val="20"/>
              </w:rPr>
              <w:t>(Reference number)</w:t>
            </w:r>
          </w:p>
        </w:tc>
      </w:tr>
      <w:tr w:rsidR="0054465C" w:rsidRPr="009C7ABD" w14:paraId="366E3BBF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7BF81F5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66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8E945FC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63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82E8DF2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61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D0835A2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7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EFE74F2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04" w:type="dxa"/>
            <w:tcBorders>
              <w:top w:val="single" w:sz="8" w:space="0" w:color="000000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2D953BD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4465C" w:rsidRPr="009C7ABD" w14:paraId="2A5B4628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DF6F02B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5687D09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4918CD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hsa-mir-1231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ED44A39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icroRNA 123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1306929" w14:textId="5976E1CD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hyperlink w:anchor="_ENREF_1" w:tooltip="Zhang, 2018 #1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1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aaGFuZzwvQXV0aG9yPjxZZWFyPjIwMTg8L1llYXI+PFJl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aaGFuZzwvQXV0aG9yPjxZZWFyPjIwMTg8L1llYXI+PFJl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93F3EDC" w14:textId="4CF322B9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2" w:tooltip="Shang, 2019 #2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2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TaGFuZzwvQXV0aG9yPjxZZWFyPjIwMTk8L1llYXI+PFJl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TaGFuZzwvQXV0aG9yPjxZZWFyPjIwMTk8L1llYXI+PFJl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389FDBF0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A9F23E8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63137AD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931AAC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hsa-mir-6795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170B630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icroRNA 6795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C09FD84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64FA5F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1D645BB9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7C557C8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3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8C58C7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1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DA99D65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STEAP3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1F081D6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STEAP3 </w:t>
            </w:r>
            <w:proofErr w:type="spellStart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etalloreductase</w:t>
            </w:r>
            <w:proofErr w:type="spellEnd"/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155DFAFA" w14:textId="14EC7630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3" w:tooltip="Wang, 2022 #3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&lt;EndNote&gt;&lt;Cite&gt;&lt;Author&gt;Wang&lt;/Author&gt;&lt;Year&gt;2022&lt;/Year&gt;&lt;RecNum&gt;3&lt;/RecNum&gt;&lt;DisplayText&gt;&lt;style face="superscript"&gt;3&lt;/style&gt;&lt;/DisplayText&gt;&lt;record&gt;&lt;rec-number&gt;3&lt;/rec-number&gt;&lt;foreign-keys&gt;&lt;key app="EN" db-id="5ppdvare6weepyetdv05w5f120txt5vwsevv" timestamp="1729506794"&gt;3&lt;/key&gt;&lt;/foreign-keys&gt;&lt;ref-type name="Journal Article"&gt;17&lt;/ref-type&gt;&lt;contributors&gt;&lt;authors&gt;&lt;author&gt;Wang, S.&lt;/author&gt;&lt;author&gt;Chen, L.&lt;/author&gt;&lt;author&gt;Liu, W.&lt;/author&gt;&lt;/authors&gt;&lt;/contributors&gt;&lt;auth-address&gt;Key Laboratory of Biorheological Science and Technology, Ministry of Education, Bioengineering College, Chongqing University, Chongqing, 400044, China.&amp;#xD;Key Laboratory of Biorheological Science and Technology, Ministry of Education, Bioengineering College, Chongqing University, Chongqing, 400044, China. wqliu@cqu.edu.cn.&amp;#xD;Bioengineering Institute of Chongqing University, 174 Shazheng Street, Chongqing, 400000, China. wqliu@cqu.edu.cn.&lt;/auth-address&gt;&lt;titles&gt;&lt;title&gt;Matrix stiffness-dependent STEAP3 coordinated with PD-L2 identify tumor responding to sorafenib treatment in hepatocellular carcinoma&lt;/title&gt;&lt;secondary-title&gt;Cancer Cell Int&lt;/secondary-title&gt;&lt;/titles&gt;&lt;periodical&gt;&lt;full-title&gt;Cancer Cell Int&lt;/full-title&gt;&lt;/periodical&gt;&lt;pages&gt;318&lt;/pages&gt;&lt;volume&gt;22&lt;/volume&gt;&lt;number&gt;1&lt;/number&gt;&lt;edition&gt;20221013&lt;/edition&gt;&lt;keywords&gt;&lt;keyword&gt;Cirrhosis&lt;/keyword&gt;&lt;keyword&gt;Ferroptosis&lt;/keyword&gt;&lt;keyword&gt;Hepatocellular carcinoma&lt;/keyword&gt;&lt;keyword&gt;Matrix stiffness&lt;/keyword&gt;&lt;keyword&gt;Tumor immunity&lt;/keyword&gt;&lt;/keywords&gt;&lt;dates&gt;&lt;year&gt;2022&lt;/year&gt;&lt;pub-dates&gt;&lt;date&gt;Oct 13&lt;/date&gt;&lt;/pub-dates&gt;&lt;/dates&gt;&lt;isbn&gt;1475-2867 (Print)&amp;#xD;1475-2867&lt;/isbn&gt;&lt;accession-num&gt;36229881&lt;/accession-num&gt;&lt;urls&gt;&lt;/urls&gt;&lt;custom1&gt;All authors declare that they have no conflict of interest with regard to this manuscript.&lt;/custom1&gt;&lt;custom2&gt;PMC9563531&lt;/custom2&gt;&lt;electronic-resource-num&gt;10.1186/s12935-022-02634-7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5171FF84" w14:textId="29E8D423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3" w:tooltip="Wang, 2022 #3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&lt;EndNote&gt;&lt;Cite&gt;&lt;Author&gt;Wang&lt;/Author&gt;&lt;Year&gt;2022&lt;/Year&gt;&lt;RecNum&gt;3&lt;/RecNum&gt;&lt;DisplayText&gt;&lt;style face="superscript"&gt;3&lt;/style&gt;&lt;/DisplayText&gt;&lt;record&gt;&lt;rec-number&gt;3&lt;/rec-number&gt;&lt;foreign-keys&gt;&lt;key app="EN" db-id="5ppdvare6weepyetdv05w5f120txt5vwsevv" timestamp="1729506794"&gt;3&lt;/key&gt;&lt;/foreign-keys&gt;&lt;ref-type name="Journal Article"&gt;17&lt;/ref-type&gt;&lt;contributors&gt;&lt;authors&gt;&lt;author&gt;Wang, S.&lt;/author&gt;&lt;author&gt;Chen, L.&lt;/author&gt;&lt;author&gt;Liu, W.&lt;/author&gt;&lt;/authors&gt;&lt;/contributors&gt;&lt;auth-address&gt;Key Laboratory of Biorheological Science and Technology, Ministry of Education, Bioengineering College, Chongqing University, Chongqing, 400044, China.&amp;#xD;Key Laboratory of Biorheological Science and Technology, Ministry of Education, Bioengineering College, Chongqing University, Chongqing, 400044, China. wqliu@cqu.edu.cn.&amp;#xD;Bioengineering Institute of Chongqing University, 174 Shazheng Street, Chongqing, 400000, China. wqliu@cqu.edu.cn.&lt;/auth-address&gt;&lt;titles&gt;&lt;title&gt;Matrix stiffness-dependent STEAP3 coordinated with PD-L2 identify tumor responding to sorafenib treatment in hepatocellular carcinoma&lt;/title&gt;&lt;secondary-title&gt;Cancer Cell Int&lt;/secondary-title&gt;&lt;/titles&gt;&lt;periodical&gt;&lt;full-title&gt;Cancer Cell Int&lt;/full-title&gt;&lt;/periodical&gt;&lt;pages&gt;318&lt;/pages&gt;&lt;volume&gt;22&lt;/volume&gt;&lt;number&gt;1&lt;/number&gt;&lt;edition&gt;20221013&lt;/edition&gt;&lt;keywords&gt;&lt;keyword&gt;Cirrhosis&lt;/keyword&gt;&lt;keyword&gt;Ferroptosis&lt;/keyword&gt;&lt;keyword&gt;Hepatocellular carcinoma&lt;/keyword&gt;&lt;keyword&gt;Matrix stiffness&lt;/keyword&gt;&lt;keyword&gt;Tumor immunity&lt;/keyword&gt;&lt;/keywords&gt;&lt;dates&gt;&lt;year&gt;2022&lt;/year&gt;&lt;pub-dates&gt;&lt;date&gt;Oct 13&lt;/date&gt;&lt;/pub-dates&gt;&lt;/dates&gt;&lt;isbn&gt;1475-2867 (Print)&amp;#xD;1475-2867&lt;/isbn&gt;&lt;accession-num&gt;36229881&lt;/accession-num&gt;&lt;urls&gt;&lt;/urls&gt;&lt;custom1&gt;All authors declare that they have no conflict of interest with regard to this manuscript.&lt;/custom1&gt;&lt;custom2&gt;PMC9563531&lt;/custom2&gt;&lt;electronic-resource-num&gt;10.1186/s12935-022-02634-7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55A12987" w14:textId="77777777" w:rsidTr="00656D45">
        <w:trPr>
          <w:cantSplit/>
          <w:trHeight w:val="161"/>
        </w:trPr>
        <w:tc>
          <w:tcPr>
            <w:tcW w:w="469" w:type="dxa"/>
            <w:tcBorders>
              <w:top w:val="single" w:sz="4" w:space="0" w:color="auto"/>
              <w:left w:val="single" w:sz="8" w:space="0" w:color="000000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E1F89D8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AF801CF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676A099C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9FF9457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CEAB250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04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2C75F56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4465C" w:rsidRPr="009C7ABD" w14:paraId="49029846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2C2FE3B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4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D9FDD4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68F896FA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hsa-mir-606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3C4D8C7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icroRNA 606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1BD099B" w14:textId="0F98975F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4" w:tooltip="Choi, 2024 #4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DaG9pPC9BdXRob3I+PFllYXI+MjAyNDwvWWVhcj48UmVj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DaG9pPC9BdXRob3I+PFllYXI+MjAyNDwvWWVhcj48UmVj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C266BCE" w14:textId="5451B959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4" w:tooltip="Choi, 2024 #4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DaG9pPC9BdXRob3I+PFllYXI+MjAyNDwvWWVhcj48UmVj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DaG9pPC9BdXRob3I+PFllYXI+MjAyNDwvWWVhcj48UmVj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07F828BA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398987D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5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</w:tcPr>
          <w:p w14:paraId="101EABD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</w:tcPr>
          <w:p w14:paraId="03B2DB9B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NSMF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F9F78E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MDA receptor </w:t>
            </w:r>
            <w:proofErr w:type="spellStart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ynaptonucl</w:t>
            </w:r>
            <w:proofErr w:type="spellEnd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. signaling and neuronal migration factor 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3ED836B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9D7698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1926DB81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63F2263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6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F17205B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5412E95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FAM192A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0A4D6B4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family with sequence similarity 192 member A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ECDA9A7" w14:textId="1039A986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" w:tooltip="Jonik-Nowak, 2018 #5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Kb25pay1Ob3dhazwvQXV0aG9yPjxZZWFyPjIwMTg8L1ll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Kb25pay1Ob3dhazwvQXV0aG9yPjxZZWFyPjIwMTg8L1ll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2F26C05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32B8ADA7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2BF959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7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ADB994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 and 5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59317B4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RFPL2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7010AA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ret finger protein like 2 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E01A090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F797CE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677181B6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1EA9CA8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088D3B0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6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C2DEE1E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6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914ACF1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93B94A9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0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DC2DBA7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4465C" w:rsidRPr="009C7ABD" w14:paraId="20B215B3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88A20A0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8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612571E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4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8A4EE3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TP1B1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A52B4E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TPase Na+/K+ transporting subunit beta 1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1F2D95D" w14:textId="217AF82B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6" w:tooltip="Selvakumar, 2014 #6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6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TZWx2YWt1bWFyPC9BdXRob3I+PFllYXI+MjAxNDwvWWVh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TZWx2YWt1bWFyPC9BdXRob3I+PFllYXI+MjAxNDwvWWVh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C897749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74AF6158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AF726E7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9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69C529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4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6187F2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STK19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4D4073E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erine/threonine kinase 19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5268ED8" w14:textId="120375EB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MaTwvQXV0aG9yPjxZZWFyPjIwMTY8L1llYXI+PFJlY051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MaTwvQXV0aG9yPjxZZWFyPjIwMTY8L1llYXI+PFJlY051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hyperlink w:anchor="_ENREF_7" w:tooltip="Li, 2016 #7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7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  <w:vertAlign w:val="superscript"/>
              </w:rPr>
              <w:t>,</w:t>
            </w:r>
            <w:hyperlink w:anchor="_ENREF_8" w:tooltip="Qiu, 2021 #8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8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342CC96" w14:textId="3F8909A8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7" w:tooltip="Li, 2016 #7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7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TwvQXV0aG9yPjxZZWFyPjIwMTY8L1llYXI+PFJlY051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TwvQXV0aG9yPjxZZWFyPjIwMTY8L1llYXI+PFJlY051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440C0C92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736586B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0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AEAC6A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4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BD2EC73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ALCRL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5C5C913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alcitonin receptor like receptor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FBFBAD1" w14:textId="59432D49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9" w:tooltip="Huang, 2022 #9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9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IdWFuZzwvQXV0aG9yPjxZZWFyPjIwMjI8L1llYXI+PFJl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IdWFuZzwvQXV0aG9yPjxZZWFyPjIwMjI8L1llYXI+PFJl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96EA065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43B19BF1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D4B1AA0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1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54940F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4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64D4F1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EMP2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EDF2023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pithelial membrane protein 2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0E093D6" w14:textId="42208030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10" w:tooltip="Dillard, 2020 #10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10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EaWxsYXJkPC9BdXRob3I+PFllYXI+MjAyMDwvWWVhcj48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EaWxsYXJkPC9BdXRob3I+PFllYXI+MjAyMDwvWWVhcj48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29470A0" w14:textId="49A367F6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11" w:tooltip="Ahmat Amin, 2019 #11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11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BaG1hdCBBbWluPC9BdXRob3I+PFllYXI+MjAxOTwvWWVh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BaG1hdCBBbWluPC9BdXRob3I+PFllYXI+MjAxOTwvWWVh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08662138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FB84319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2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AF2C1B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4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DFD7233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hsa-mir-1226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F12F2A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icroRNA 1226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4F2FE1A" w14:textId="43FE57B7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hyperlink w:anchor="_ENREF_12" w:tooltip="Li, 2019 #12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12-15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TwvQXV0aG9yPjxZZWFyPjIwMTk8L1llYXI+PFJlY051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TwvQXV0aG9yPjxZZWFyPjIwMTk8L1llYXI+PFJlY051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90B0FB4" w14:textId="42CCE9A6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MaW48L0F1dGhvcj48WWVhcj4yMDIyPC9ZZWFyPjxSZWNO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MaW48L0F1dGhvcj48WWVhcj4yMDIyPC9ZZWFyPjxSZWNO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hyperlink w:anchor="_ENREF_14" w:tooltip="Lin, 2022 #14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14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  <w:vertAlign w:val="superscript"/>
              </w:rPr>
              <w:t>,</w:t>
            </w:r>
            <w:hyperlink w:anchor="_ENREF_15" w:tooltip="Liu, 2020 #15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15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</w:tr>
      <w:tr w:rsidR="0054465C" w:rsidRPr="009C7ABD" w14:paraId="5240753B" w14:textId="77777777" w:rsidTr="00656D45">
        <w:trPr>
          <w:cantSplit/>
          <w:trHeight w:val="187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11516FE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6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11FEA36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068EE96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4495C995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416331D8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04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157C07B5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4465C" w:rsidRPr="009C7ABD" w14:paraId="0A987CA4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DDE4768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3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36614A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5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E32590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hsa-mir-7973-1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0C8D4027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icroRNA 7973-1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21E2C1E8" w14:textId="2F9B7D0E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16" w:tooltip="Velthut-Meikas, 2013 #16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16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WZWx0aHV0LU1laWthczwvQXV0aG9yPjxZZWFyPjIwMTM8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WZWx0aHV0LU1laWthczwvQXV0aG9yPjxZZWFyPjIwMTM8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13359B6E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65FEE670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6F26377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4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BDE956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5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517AEEC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DDR1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089E6748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discoidin</w:t>
            </w:r>
            <w:proofErr w:type="spellEnd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domain receptor tyrosine kinase 1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3FECFCF0" w14:textId="264399D6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17" w:tooltip="Buraschi, 2020 #17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17-19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CdXJhc2NoaTwvQXV0aG9yPjxZZWFyPjIwMjA8L1llYXI+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CdXJhc2NoaTwvQXV0aG9yPjxZZWFyPjIwMjA8L1llYXI+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  <w:r w:rsidR="000A28C5" w:rsidRPr="009C7AB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01B05D7B" w14:textId="4034A1C6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YaWU8L0F1dGhvcj48WWVhcj4yMDIwPC9ZZWFyPjxSZWNO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YaWU8L0F1dGhvcj48WWVhcj4yMDIwPC9ZZWFyPjxSZWNO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hyperlink w:anchor="_ENREF_20" w:tooltip="Xie, 2020 #20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20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  <w:vertAlign w:val="superscript"/>
              </w:rPr>
              <w:t>,</w:t>
            </w:r>
            <w:hyperlink w:anchor="_ENREF_21" w:tooltip="Liu, 2023 #21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21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</w:tr>
      <w:tr w:rsidR="0054465C" w:rsidRPr="009C7ABD" w14:paraId="6852A442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EDB3DB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5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BDB7CF5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5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E5596F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FMOD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48EA63A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fibromodulin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F8BE6FF" w14:textId="37346C53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22" w:tooltip="Dai, 2023 #22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22-24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EYWk8L0F1dGhvcj48WWVhcj4yMDIzPC9ZZWFyPjxSZWNO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EYWk8L0F1dGhvcj48WWVhcj4yMDIzPC9ZZWFyPjxSZWNO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5299C01" w14:textId="1003DDFC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25" w:tooltip="Ao, 2017 #25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25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BbzwvQXV0aG9yPjxZZWFyPjIwMTc8L1llYXI+PFJlY051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BbzwvQXV0aG9yPjxZZWFyPjIwMTc8L1llYXI+PFJlY051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33A529B7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5746645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6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D844D4B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5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796031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CCNL2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102A409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yclin L2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D5BDD23" w14:textId="19E06023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MaTwvQXV0aG9yPjxZZWFyPjIwMjI8L1llYXI+PFJlY051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MaTwvQXV0aG9yPjxZZWFyPjIwMjI8L1llYXI+PFJlY051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hyperlink w:anchor="_ENREF_26" w:tooltip="Li, 2022 #26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26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  <w:vertAlign w:val="superscript"/>
              </w:rPr>
              <w:t>,</w:t>
            </w:r>
            <w:hyperlink w:anchor="_ENREF_27" w:tooltip="Mo, 2023 #27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27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83F68D2" w14:textId="0FF72299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28" w:tooltip="Chen, 2021 #28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28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DaGVuPC9BdXRob3I+PFllYXI+MjAyMTwvWWVhcj48UmVj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DaGVuPC9BdXRob3I+PFllYXI+MjAyMTwvWWVhcj48UmVj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0A28C5" w:rsidRPr="009C7ABD" w14:paraId="5ADCC146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23E1AD5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color w:val="FF0000"/>
                <w:sz w:val="16"/>
                <w:szCs w:val="16"/>
              </w:rPr>
              <w:t>17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39856EB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color w:val="FF0000"/>
                <w:sz w:val="16"/>
                <w:szCs w:val="16"/>
              </w:rPr>
              <w:t>5 and 2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64B1A5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color w:val="FF0000"/>
                <w:sz w:val="16"/>
                <w:szCs w:val="16"/>
              </w:rPr>
              <w:t>RFPL2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A3D3799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color w:val="FF0000"/>
                <w:sz w:val="16"/>
                <w:szCs w:val="16"/>
              </w:rPr>
              <w:t xml:space="preserve">ret finger protein like 2 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98A957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color w:val="FF0000"/>
                <w:sz w:val="16"/>
                <w:szCs w:val="16"/>
              </w:rPr>
              <w:t xml:space="preserve">No report </w:t>
            </w:r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494C88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color w:val="FF0000"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46CC262A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1EF6E0C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6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95DB779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B547320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1D1681E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9942A67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04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42B93A5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4465C" w:rsidRPr="009C7ABD" w14:paraId="333FDB14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0E0F19A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8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0A15A5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6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9139AB0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IL11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0223F1D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interleukin 11 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CDBE1AD" w14:textId="45112B31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QdXRvY3praTwvQXV0aG9yPjxZZWFyPjIwMTU8L1llYXI+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QdXRvY3praTwvQXV0aG9yPjxZZWFyPjIwMTU8L1llYXI+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hyperlink w:anchor="_ENREF_29" w:tooltip="Putoczki, 2015 #29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29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  <w:vertAlign w:val="superscript"/>
              </w:rPr>
              <w:t>,</w:t>
            </w:r>
            <w:hyperlink w:anchor="_ENREF_30" w:tooltip="Ernst, 2014 #30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0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A6D6EC8" w14:textId="29B29D9F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31" w:tooltip="Johnstone, 2015 #31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1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Kb2huc3RvbmU8L0F1dGhvcj48WWVhcj4yMDE1PC9ZZWFy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Kb2huc3RvbmU8L0F1dGhvcj48WWVhcj4yMDE1PC9ZZWFy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0ABA55C2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3C461BD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9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FE6507A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6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1AA105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LAT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442BAE4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linker for activation of T cells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F08A760" w14:textId="6969BC3F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32" w:tooltip="Balagopalan, 2011 #32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2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CYWxhZ29wYWxhbjwvQXV0aG9yPjxZZWFyPjIwMTE8L1ll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CYWxhZ29wYWxhbjwvQXV0aG9yPjxZZWFyPjIwMTE8L1ll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A09F2F5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27D58C31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978A229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0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3F1B898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6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B434D73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ARS2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FFF1164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rolyl-tRNA synthetase 2, mitochondrial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74AF04A" w14:textId="36D60D18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33" w:tooltip="Wang, 2020 #33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3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XYW5nPC9BdXRob3I+PFllYXI+MjAyMDwvWWVhcj48UmVj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XYW5nPC9BdXRob3I+PFllYXI+MjAyMDwvWWVhcj48UmVj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0F0FAE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615C20F1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66FF058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1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F6430D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6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1B19B64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CP10L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5A3208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-complex 10 like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E237C4F" w14:textId="4261A4A6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34" w:tooltip="Shen, 2020 #34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4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TaGVuPC9BdXRob3I+PFllYXI+MjAyMDwvWWVhcj48UmVj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TaGVuPC9BdXRob3I+PFllYXI+MjAyMDwvWWVhcj48UmVj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264D56A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43FD7904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668AACC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2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86D278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6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E916013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FERMT1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A1F7513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FERM domain containing kindlin 1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3DB07E9" w14:textId="3307B1C2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35" w:tooltip="Fan, 2020 #35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5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GYW48L0F1dGhvcj48WWVhcj4yMDIwPC9ZZWFyPjxSZWNO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GYW48L0F1dGhvcj48WWVhcj4yMDIwPC9ZZWFyPjxSZWNO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4CB3D5A" w14:textId="788267F9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36" w:tooltip="Liu, 2017 #36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6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XU8L0F1dGhvcj48WWVhcj4yMDE3PC9ZZWFyPjxSZWNO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XU8L0F1dGhvcj48WWVhcj4yMDE3PC9ZZWFyPjxSZWNO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6887B4F1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</w:tcPr>
          <w:p w14:paraId="6E1867B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3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94ED7F4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6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0BF7FCA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AZGP1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D961B2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lpha-2-glycoprotein 1, zinc-binding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29DB9C2" w14:textId="3650FE67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37" w:tooltip="Yun, 2024 #37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7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ZdW48L0F1dGhvcj48WWVhcj4yMDI0PC9ZZWFyPjxSZWNO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ZdW48L0F1dGhvcj48WWVhcj4yMDI0PC9ZZWFyPjxSZWNO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7EC1FAA" w14:textId="5F9521EA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38" w:tooltip="Liu, 2018 #38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8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XU8L0F1dGhvcj48WWVhcj4yMDE4PC9ZZWFyPjxSZWNO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XU8L0F1dGhvcj48WWVhcj4yMDE4PC9ZZWFyPjxSZWNO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51D830C2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93568E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4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10545B8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6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25096B5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CASP10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8B2890C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aspase 10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44095C1" w14:textId="149A1C7A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Db25zb25uaTwvQXV0aG9yPjxZZWFyPjIwMjQ8L1llYXI+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Db25zb25uaTwvQXV0aG9yPjxZZWFyPjIwMjQ8L1llYXI+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hyperlink w:anchor="_ENREF_39" w:tooltip="Consonni, 2024 #39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39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  <w:vertAlign w:val="superscript"/>
              </w:rPr>
              <w:t>,</w:t>
            </w:r>
            <w:hyperlink w:anchor="_ENREF_40" w:tooltip="Kumari, 2019 #40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0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CBE0BD1" w14:textId="482CDF0E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40" w:tooltip="Kumari, 2019 #40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0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LdW1hcmk8L0F1dGhvcj48WWVhcj4yMDE5PC9ZZWFyPjxS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LdW1hcmk8L0F1dGhvcj48WWVhcj4yMDE5PC9ZZWFyPjxS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091AA43A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DD3689A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66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260CBE3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67AABB1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B19722E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A3E1020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04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9FD650D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4465C" w:rsidRPr="009C7ABD" w14:paraId="648936B1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E1B0C53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5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EB4C263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8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79241E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hsa-mir-371a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0F82BDE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icroRNA 371a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BB7A669" w14:textId="6265D180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41" w:tooltip="Belge, 2020 #41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1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CZWxnZTwvQXV0aG9yPjxZZWFyPjIwMjA8L1llYXI+PFJl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CZWxnZTwvQXV0aG9yPjxZZWFyPjIwMjA8L1llYXI+PFJl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F77DDE9" w14:textId="5968E188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XYW5nPC9BdXRob3I+PFllYXI+MjAxOTwvWWVhcj48UmVj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XYW5nPC9BdXRob3I+PFllYXI+MjAxOTwvWWVhcj48UmVj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hyperlink w:anchor="_ENREF_42" w:tooltip="Wang, 2019 #42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2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  <w:vertAlign w:val="superscript"/>
              </w:rPr>
              <w:t>,</w:t>
            </w:r>
            <w:hyperlink w:anchor="_ENREF_43" w:tooltip="Guo, 2019 #43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3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</w:tr>
      <w:tr w:rsidR="0054465C" w:rsidRPr="009C7ABD" w14:paraId="3D19D071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F0418A9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6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B330EF8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8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50D2186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ABCA3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27003A1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TP binding cassette subfamily A member 3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4EC116B6" w14:textId="263F931D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44" w:tooltip="Schimanski, 2010 #44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4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TY2hpbWFuc2tpPC9BdXRob3I+PFllYXI+MjAxMDwvWWVh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TY2hpbWFuc2tpPC9BdXRob3I+PFllYXI+MjAxMDwvWWVh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60913136" w14:textId="6A29BBD9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45" w:tooltip="Song, 2023 #45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5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&lt;EndNote&gt;&lt;Cite&gt;&lt;Author&gt;Song&lt;/Author&gt;&lt;Year&gt;2023&lt;/Year&gt;&lt;RecNum&gt;45&lt;/RecNum&gt;&lt;DisplayText&gt;&lt;style face="superscript"&gt;45&lt;/style&gt;&lt;/DisplayText&gt;&lt;record&gt;&lt;rec-number&gt;45&lt;/rec-number&gt;&lt;foreign-keys&gt;&lt;key app="EN" db-id="5ppdvare6weepyetdv05w5f120txt5vwsevv" timestamp="1729506794"&gt;45&lt;/key&gt;&lt;/foreign-keys&gt;&lt;ref-type name="Journal Article"&gt;17&lt;/ref-type&gt;&lt;contributors&gt;&lt;authors&gt;&lt;author&gt;Song, M.&lt;/author&gt;&lt;author&gt;Gao, L.&lt;/author&gt;&lt;author&gt;Zang, J.&lt;/author&gt;&lt;author&gt;Xing, X.&lt;/author&gt;&lt;/authors&gt;&lt;/contributors&gt;&lt;auth-address&gt;Department of Thoracic Surgery, The Fourth Hospital of Hebei Medical University, Shijiazhuang, Hebei 050000, P.R. China.&amp;#xD;Department of General Practice, The Second Hospital of Hebei Medical University, Shijiazhuang, Hebei 050000, P.R. China.&lt;/auth-address&gt;&lt;titles&gt;&lt;title&gt;ABCA3, a tumor suppressor gene, inhibits the proliferation, migration and invasion of lung adenocarcinoma by regulating the epithelial‑mesenchymal transition process&lt;/title&gt;&lt;secondary-title&gt;Oncol Lett&lt;/secondary-title&gt;&lt;/titles&gt;&lt;periodical&gt;&lt;full-title&gt;Oncol Lett&lt;/full-title&gt;&lt;/periodical&gt;&lt;pages&gt;420&lt;/pages&gt;&lt;volume&gt;26&lt;/volume&gt;&lt;number&gt;4&lt;/number&gt;&lt;edition&gt;20230810&lt;/edition&gt;&lt;keywords&gt;&lt;keyword&gt;ATP-binding cassette subfamily A member 3&lt;/keyword&gt;&lt;keyword&gt;epithelial-mesenchymal transition&lt;/keyword&gt;&lt;keyword&gt;lung adenocarcinoma&lt;/keyword&gt;&lt;keyword&gt;non-small cell lung cancer&lt;/keyword&gt;&lt;keyword&gt;targeted therapy&lt;/keyword&gt;&lt;/keywords&gt;&lt;dates&gt;&lt;year&gt;2023&lt;/year&gt;&lt;pub-dates&gt;&lt;date&gt;Oct&lt;/date&gt;&lt;/pub-dates&gt;&lt;/dates&gt;&lt;isbn&gt;1792-1074 (Print)&amp;#xD;1792-1074&lt;/isbn&gt;&lt;accession-num&gt;37664655&lt;/accession-num&gt;&lt;urls&gt;&lt;/urls&gt;&lt;custom1&gt;The authors declare that they have no competing interests.&lt;/custom1&gt;&lt;custom2&gt;PMC10472043&lt;/custom2&gt;&lt;electronic-resource-num&gt;10.3892/ol.2023.14006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2505058D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25E4124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7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4F5BD80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8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2738C8D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HYHIP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5E3C7C7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hytanoyl-CoA 2-hydroxylase interacting protein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E73ECDE" w14:textId="7770C582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ZYW1hbW90bzwvQXV0aG9yPjxZZWFyPjIwMDg8L1llYXI+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ZYW1hbW90bzwvQXV0aG9yPjxZZWFyPjIwMDg8L1llYXI+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</w:fldData>
              </w:fldCha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="009C7ABD"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hyperlink w:anchor="_ENREF_46" w:tooltip="Yamamoto, 2008 #46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6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  <w:vertAlign w:val="superscript"/>
              </w:rPr>
              <w:t>,</w:t>
            </w:r>
            <w:hyperlink w:anchor="_ENREF_47" w:tooltip="Li, 2021 #47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7</w:t>
              </w:r>
            </w:hyperlink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052D6BE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041C135A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CB2B37C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8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E9C7DE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8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496E94C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TMEM18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C80F57B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ransmembrane protein 18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A56469A" w14:textId="0E727088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48" w:tooltip="Ha, 2018 #48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8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&lt;EndNote&gt;&lt;Cite&gt;&lt;Author&gt;Ha&lt;/Author&gt;&lt;Year&gt;2018&lt;/Year&gt;&lt;RecNum&gt;48&lt;/RecNum&gt;&lt;DisplayText&gt;&lt;style face="superscript"&gt;48&lt;/style&gt;&lt;/DisplayText&gt;&lt;record&gt;&lt;rec-number&gt;48&lt;/rec-number&gt;&lt;foreign-keys&gt;&lt;key app="EN" db-id="5ppdvare6weepyetdv05w5f120txt5vwsevv" timestamp="1729506794"&gt;48&lt;/key&gt;&lt;/foreign-keys&gt;&lt;ref-type name="Journal Article"&gt;17&lt;/ref-type&gt;&lt;contributors&gt;&lt;authors&gt;&lt;author&gt;Ha, M.&lt;/author&gt;&lt;author&gt;Kim, J. Y.&lt;/author&gt;&lt;author&gt;Han, M. E.&lt;/author&gt;&lt;author&gt;Kim, G. H.&lt;/author&gt;&lt;author&gt;Park, S. Y.&lt;/author&gt;&lt;author&gt;Jeong, D. C.&lt;/author&gt;&lt;author&gt;Oh, S. O.&lt;/author&gt;&lt;author&gt;Kim, Y. H.&lt;/author&gt;&lt;/authors&gt;&lt;/contributors&gt;&lt;auth-address&gt;Department of Anatomy, School of Medicine, Pusan National University, Yangsan, Republic of Korea.&amp;#xD;Deloitte Analytics Group, Deloitte Consulting LLC, Seoul, Republic of Korea.&amp;#xD;BEER, Busan Society of Evidence-Based Medicine and Research, Busan, Republic of Korea.&lt;/auth-address&gt;&lt;titles&gt;&lt;title&gt;TMEM18: A Novel Prognostic Marker in Acute Myeloid Leukemia&lt;/title&gt;&lt;secondary-title&gt;Acta Haematol&lt;/secondary-title&gt;&lt;/titles&gt;&lt;periodical&gt;&lt;full-title&gt;Acta Haematol&lt;/full-title&gt;&lt;/periodical&gt;&lt;pages&gt;71-76&lt;/pages&gt;&lt;volume&gt;140&lt;/volume&gt;&lt;number&gt;2&lt;/number&gt;&lt;edition&gt;20180910&lt;/edition&gt;&lt;keywords&gt;&lt;keyword&gt;Adult&lt;/keyword&gt;&lt;keyword&gt;Aged&lt;/keyword&gt;&lt;keyword&gt;Area Under Curve&lt;/keyword&gt;&lt;keyword&gt;Female&lt;/keyword&gt;&lt;keyword&gt;Humans&lt;/keyword&gt;&lt;keyword&gt;Kaplan-Meier Estimate&lt;/keyword&gt;&lt;keyword&gt;Leukemia, Myeloid, Acute/*diagnosis/genetics/mortality&lt;/keyword&gt;&lt;keyword&gt;Male&lt;/keyword&gt;&lt;keyword&gt;Membrane Proteins/*genetics&lt;/keyword&gt;&lt;keyword&gt;Middle Aged&lt;/keyword&gt;&lt;keyword&gt;Prognosis&lt;/keyword&gt;&lt;keyword&gt;ROC Curve&lt;/keyword&gt;&lt;keyword&gt;Acute myeloid leukemia&lt;/keyword&gt;&lt;keyword&gt;Tcga&lt;/keyword&gt;&lt;keyword&gt;Tmem18&lt;/keyword&gt;&lt;/keywords&gt;&lt;dates&gt;&lt;year&gt;2018&lt;/year&gt;&lt;/dates&gt;&lt;isbn&gt;0001-5792&lt;/isbn&gt;&lt;accession-num&gt;30199869&lt;/accession-num&gt;&lt;urls&gt;&lt;/urls&gt;&lt;electronic-resource-num&gt;10.1159/000492742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ADF5066" w14:textId="42E94397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49" w:tooltip="Huang, 2020 #49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49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&lt;EndNote&gt;&lt;Cite&gt;&lt;Author&gt;Huang&lt;/Author&gt;&lt;Year&gt;2020&lt;/Year&gt;&lt;RecNum&gt;49&lt;/RecNum&gt;&lt;DisplayText&gt;&lt;style face="superscript"&gt;49&lt;/style&gt;&lt;/DisplayText&gt;&lt;record&gt;&lt;rec-number&gt;49&lt;/rec-number&gt;&lt;foreign-keys&gt;&lt;key app="EN" db-id="5ppdvare6weepyetdv05w5f120txt5vwsevv" timestamp="1729506794"&gt;49&lt;/key&gt;&lt;/foreign-keys&gt;&lt;ref-type name="Journal Article"&gt;17&lt;/ref-type&gt;&lt;contributors&gt;&lt;authors&gt;&lt;author&gt;Huang, T.&lt;/author&gt;&lt;author&gt;Huang, X.&lt;/author&gt;&lt;author&gt;Nie, Y.&lt;/author&gt;&lt;author&gt;Shi, X.&lt;/author&gt;&lt;author&gt;Shu, C.&lt;/author&gt;&lt;/authors&gt;&lt;/contributors&gt;&lt;auth-address&gt;Department of Pharmacy, Xuzhou Maternity and Child Health Care Hospital, Xuzhou 221000, China.&amp;#xD;Reproductive Medical Center, Jinling Hospital Affiliated to The Medical School of Nanjing University, Nanjing 210002, China.&amp;#xD;Department of Bioinformatics, School of Biomedical Engineering and Informatics, Nanjing Medical University, Nanjing 211166, China.&lt;/auth-address&gt;&lt;titles&gt;&lt;title&gt;A Combined Effect of Expression Levels of Obesity-Related Genes and Clinical Factors on Cancer Survival Rate&lt;/title&gt;&lt;secondary-title&gt;Biomed Res Int&lt;/secondary-title&gt;&lt;/titles&gt;&lt;periodical&gt;&lt;full-title&gt;Biomed Res Int&lt;/full-title&gt;&lt;/periodical&gt;&lt;pages&gt;8838676&lt;/pages&gt;&lt;volume&gt;2020&lt;/volume&gt;&lt;edition&gt;20201124&lt;/edition&gt;&lt;keywords&gt;&lt;keyword&gt;DNA Copy Number Variations/genetics&lt;/keyword&gt;&lt;keyword&gt;DNA Methylation/genetics&lt;/keyword&gt;&lt;keyword&gt;*Gene Expression Regulation&lt;/keyword&gt;&lt;keyword&gt;Humans&lt;/keyword&gt;&lt;keyword&gt;Kaplan-Meier Estimate&lt;/keyword&gt;&lt;keyword&gt;Mutation/genetics&lt;/keyword&gt;&lt;keyword&gt;Neoplasms/*genetics/*mortality&lt;/keyword&gt;&lt;keyword&gt;Obesity/*genetics&lt;/keyword&gt;&lt;keyword&gt;Risk Factors&lt;/keyword&gt;&lt;keyword&gt;Survival Rate&lt;/keyword&gt;&lt;/keywords&gt;&lt;dates&gt;&lt;year&gt;2020&lt;/year&gt;&lt;/dates&gt;&lt;isbn&gt;2314-6133 (Print)&lt;/isbn&gt;&lt;accession-num&gt;33299884&lt;/accession-num&gt;&lt;urls&gt;&lt;/urls&gt;&lt;custom1&gt;The authors declare that there is no conflict of interest.&lt;/custom1&gt;&lt;custom2&gt;PMC7707943&lt;/custom2&gt;&lt;electronic-resource-num&gt;10.1155/2020/8838676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15F9F4C5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441F234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29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99A6FB4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8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4BC3CB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TPSG1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471D06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ryptase gamma 1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D541745" w14:textId="1F87083F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0" w:tooltip="Pu, 2022 #50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0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QdTwvQXV0aG9yPjxZZWFyPjIwMjI8L1llYXI+PFJlY051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QdTwvQXV0aG9yPjxZZWFyPjIwMjI8L1llYXI+PFJlY051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E0D7978" w14:textId="04DA0DF4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1" w:tooltip="Liu, 2018 #51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1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XU8L0F1dGhvcj48WWVhcj4yMDE4PC9ZZWFyPjxSZWNO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XU8L0F1dGhvcj48WWVhcj4yMDE4PC9ZZWFyPjxSZWNO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64FEAF10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12FECEE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6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6A12541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F1EEA55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20108FCE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36698BE8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04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0A29145B" w14:textId="77777777" w:rsidR="0054465C" w:rsidRPr="009C7ABD" w:rsidRDefault="0054465C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4465C" w:rsidRPr="009C7ABD" w14:paraId="40CA3693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98EE80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30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A675D7C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0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A7A1FD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MYT1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0A241AA7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myelin transcription factor 1 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261F3E34" w14:textId="4CFAE959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2" w:tooltip="Choi, 2009 #52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2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&lt;EndNote&gt;&lt;Cite&gt;&lt;Author&gt;Choi&lt;/Author&gt;&lt;Year&gt;2009&lt;/Year&gt;&lt;RecNum&gt;52&lt;/RecNum&gt;&lt;DisplayText&gt;&lt;style face="superscript"&gt;52&lt;/style&gt;&lt;/DisplayText&gt;&lt;record&gt;&lt;rec-number&gt;52&lt;/rec-number&gt;&lt;foreign-keys&gt;&lt;key app="EN" db-id="5ppdvare6weepyetdv05w5f120txt5vwsevv" timestamp="1729506794"&gt;52&lt;/key&gt;&lt;/foreign-keys&gt;&lt;ref-type name="Journal Article"&gt;17&lt;/ref-type&gt;&lt;contributors&gt;&lt;authors&gt;&lt;author&gt;Choi, H. S.&lt;/author&gt;&lt;author&gt;Bode, A. M.&lt;/author&gt;&lt;author&gt;Shim, J. H.&lt;/author&gt;&lt;author&gt;Lee, S. Y.&lt;/author&gt;&lt;author&gt;Dong, Z.&lt;/author&gt;&lt;/authors&gt;&lt;/contributors&gt;&lt;auth-address&gt;College of Pharmacy, Chosun University, Dong-gu, Gwangju 501-759, South Korea.&lt;/auth-address&gt;&lt;titles&gt;&lt;title&gt;c-Jun N-terminal kinase 1 phosphorylates Myt1 to prevent UVA-induced skin cancer&lt;/title&gt;&lt;secondary-title&gt;Mol Cell Biol&lt;/secondary-title&gt;&lt;/titles&gt;&lt;periodical&gt;&lt;full-title&gt;Mol Cell Biol&lt;/full-title&gt;&lt;/periodical&gt;&lt;pages&gt;2168-80&lt;/pages&gt;&lt;volume&gt;29&lt;/volume&gt;&lt;number&gt;8&lt;/number&gt;&lt;edition&gt;20090209&lt;/edition&gt;&lt;keywords&gt;&lt;keyword&gt;Animals&lt;/keyword&gt;&lt;keyword&gt;Apoptosis&lt;/keyword&gt;&lt;keyword&gt;Caspase 3/*metabolism&lt;/keyword&gt;&lt;keyword&gt;DNA-Binding Proteins/*metabolism&lt;/keyword&gt;&lt;keyword&gt;Humans&lt;/keyword&gt;&lt;keyword&gt;Mice&lt;/keyword&gt;&lt;keyword&gt;Mice, Knockout&lt;/keyword&gt;&lt;keyword&gt;Mitogen-Activated Protein Kinase 8/*metabolism&lt;/keyword&gt;&lt;keyword&gt;Mitogen-Activated Protein Kinase 9/*metabolism&lt;/keyword&gt;&lt;keyword&gt;Phosphorylation&lt;/keyword&gt;&lt;keyword&gt;Skin Neoplasms/*etiology/pathology&lt;/keyword&gt;&lt;keyword&gt;Transcription Factors/*metabolism&lt;/keyword&gt;&lt;keyword&gt;Tumor Cells, Cultured&lt;/keyword&gt;&lt;keyword&gt;Ultraviolet Rays/*adverse effects&lt;/keyword&gt;&lt;keyword&gt;Xenopus laevis&lt;/keyword&gt;&lt;/keywords&gt;&lt;dates&gt;&lt;year&gt;2009&lt;/year&gt;&lt;pub-dates&gt;&lt;date&gt;Apr&lt;/date&gt;&lt;/pub-dates&gt;&lt;/dates&gt;&lt;isbn&gt;0270-7306 (Print)&amp;#xD;0270-7306&lt;/isbn&gt;&lt;accession-num&gt;19204086&lt;/accession-num&gt;&lt;urls&gt;&lt;/urls&gt;&lt;custom2&gt;PMC2663297&lt;/custom2&gt;&lt;electronic-resource-num&gt;10.1128/mcb.01508-08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17A219F3" w14:textId="41BC74A1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3" w:tooltip="Melhuish, 2018 #53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3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NZWxodWlzaDwvQXV0aG9yPjxZZWFyPjIwMTg8L1llYXI+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NZWxodWlzaDwvQXV0aG9yPjxZZWFyPjIwMTg8L1llYXI+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4DCF7052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89C813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31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714FBD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0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B0DFBB7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LC46A2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027E4D1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solute carrier family 46 member 2 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426001E9" w14:textId="46DBBCB5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4" w:tooltip="Kim, 2015 #54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4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LaW08L0F1dGhvcj48WWVhcj4yMDE1PC9ZZWFyPjxSZWNO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LaW08L0F1dGhvcj48WWVhcj4yMDE1PC9ZZWFyPjxSZWNO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783614F8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751ABB13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A14C7F1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32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A472D55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0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7A30C58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TPBG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51D4630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rophoblast glycoprotein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F1A7E73" w14:textId="0AC72E60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5" w:tooltip="He, 2015 #55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5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&lt;EndNote&gt;&lt;Cite&gt;&lt;Author&gt;He&lt;/Author&gt;&lt;Year&gt;2015&lt;/Year&gt;&lt;RecNum&gt;55&lt;/RecNum&gt;&lt;DisplayText&gt;&lt;style face="superscript"&gt;55&lt;/style&gt;&lt;/DisplayText&gt;&lt;record&gt;&lt;rec-number&gt;55&lt;/rec-number&gt;&lt;foreign-keys&gt;&lt;key app="EN" db-id="5ppdvare6weepyetdv05w5f120txt5vwsevv" timestamp="1729506794"&gt;55&lt;/key&gt;&lt;/foreign-keys&gt;&lt;ref-type name="Journal Article"&gt;17&lt;/ref-type&gt;&lt;contributors&gt;&lt;authors&gt;&lt;author&gt;He, P.&lt;/author&gt;&lt;author&gt;Jiang, S.&lt;/author&gt;&lt;author&gt;Ma, M.&lt;/author&gt;&lt;author&gt;Wang, Y.&lt;/author&gt;&lt;author&gt;Li, R.&lt;/author&gt;&lt;author&gt;Fang, F.&lt;/author&gt;&lt;author&gt;Tian, G.&lt;/author&gt;&lt;author&gt;Zhang, Z.&lt;/author&gt;&lt;/authors&gt;&lt;/contributors&gt;&lt;auth-address&gt;State Key Laboratory of Oncogenes and Related Genes, Shanghai Cancer Institute, Renji Hospital, Shanghai Jiao Tong University School of Medicine, Shanghai 200240, P.R. China.&lt;/auth-address&gt;&lt;titles&gt;&lt;title&gt;Trophoblast glycoprotein promotes pancreatic ductal adenocarcinoma cell metastasis through Wnt/planar cell polarity signaling&lt;/title&gt;&lt;secondary-title&gt;Mol Med Rep&lt;/secondary-title&gt;&lt;/titles&gt;&lt;periodical&gt;&lt;full-title&gt;Mol Med Rep&lt;/full-title&gt;&lt;/periodical&gt;&lt;pages&gt;503-9&lt;/pages&gt;&lt;volume&gt;12&lt;/volume&gt;&lt;number&gt;1&lt;/number&gt;&lt;edition&gt;20150304&lt;/edition&gt;&lt;keywords&gt;&lt;keyword&gt;Adenocarcinoma/*genetics/pathology&lt;/keyword&gt;&lt;keyword&gt;Aged&lt;/keyword&gt;&lt;keyword&gt;Carcinoma, Pancreatic Ductal/*genetics/pathology&lt;/keyword&gt;&lt;keyword&gt;Cell Polarity/genetics&lt;/keyword&gt;&lt;keyword&gt;Female&lt;/keyword&gt;&lt;keyword&gt;Gene Expression Regulation, Neoplastic&lt;/keyword&gt;&lt;keyword&gt;Humans&lt;/keyword&gt;&lt;keyword&gt;Male&lt;/keyword&gt;&lt;keyword&gt;Membrane Glycoproteins/*biosynthesis/genetics&lt;/keyword&gt;&lt;keyword&gt;Middle Aged&lt;/keyword&gt;&lt;keyword&gt;Neoplasm Metastasis/*genetics/pathology&lt;/keyword&gt;&lt;keyword&gt;Prognosis&lt;/keyword&gt;&lt;keyword&gt;Wnt Signaling Pathway/genetics&lt;/keyword&gt;&lt;/keywords&gt;&lt;dates&gt;&lt;year&gt;2015&lt;/year&gt;&lt;pub-dates&gt;&lt;date&gt;Jul&lt;/date&gt;&lt;/pub-dates&gt;&lt;/dates&gt;&lt;isbn&gt;1791-2997&lt;/isbn&gt;&lt;accession-num&gt;25738465&lt;/accession-num&gt;&lt;urls&gt;&lt;/urls&gt;&lt;electronic-resource-num&gt;10.3892/mmr.2015.3412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671C18B" w14:textId="5456D4F4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6" w:tooltip="Spencer, 2019 #56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6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TcGVuY2VyPC9BdXRob3I+PFllYXI+MjAxOTwvWWVhcj48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TcGVuY2VyPC9BdXRob3I+PFllYXI+MjAxOTwvWWVhcj48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5304D3CB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D87AFFB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33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976EF32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0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62C3482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KIFC2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8B3C4B9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kinesin family member C2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238EF521" w14:textId="01264364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7" w:tooltip="Liu, 2023 #57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7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XU8L0F1dGhvcj48WWVhcj4yMDIzPC9ZZWFyPjxSZWNO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XU8L0F1dGhvcj48WWVhcj4yMDIzPC9ZZWFyPjxSZWNO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E5EB9A5" w14:textId="23245E1C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7" w:tooltip="Liu, 2023 #57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7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XU8L0F1dGhvcj48WWVhcj4yMDIzPC9ZZWFyPjxSZWNO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MaXU8L0F1dGhvcj48WWVhcj4yMDIzPC9ZZWFyPjxSZWNO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  <w:tr w:rsidR="0054465C" w:rsidRPr="009C7ABD" w14:paraId="05D77D4B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B3DFF50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34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1478A7D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0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3CB754F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SENEN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5F605D38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lang w:val="it-IT"/>
              </w:rPr>
            </w:pPr>
            <w:proofErr w:type="spellStart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lang w:val="it-IT"/>
              </w:rPr>
              <w:t>presenilin</w:t>
            </w:r>
            <w:proofErr w:type="spellEnd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lang w:val="it-IT"/>
              </w:rPr>
              <w:t xml:space="preserve"> </w:t>
            </w:r>
            <w:proofErr w:type="spellStart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lang w:val="it-IT"/>
              </w:rPr>
              <w:t>enhancer</w:t>
            </w:r>
            <w:proofErr w:type="spellEnd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lang w:val="it-IT"/>
              </w:rPr>
              <w:t>, gamma-</w:t>
            </w:r>
            <w:proofErr w:type="spellStart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lang w:val="it-IT"/>
              </w:rPr>
              <w:t>secretase</w:t>
            </w:r>
            <w:proofErr w:type="spellEnd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lang w:val="it-IT"/>
              </w:rPr>
              <w:t xml:space="preserve"> </w:t>
            </w:r>
            <w:proofErr w:type="spellStart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lang w:val="it-IT"/>
              </w:rPr>
              <w:t>subunit</w:t>
            </w:r>
            <w:proofErr w:type="spellEnd"/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lang w:val="it-IT"/>
              </w:rPr>
              <w:t xml:space="preserve"> 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EE52190" w14:textId="4A17B89C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8" w:tooltip="Chen, 2022 #58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8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DaGVuPC9BdXRob3I+PFllYXI+MjAyMjwvWWVhcj48UmVj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DaGVuPC9BdXRob3I+PFllYXI+MjAyMjwvWWVhcj48UmVj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07453A3A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No report </w:t>
            </w:r>
          </w:p>
        </w:tc>
      </w:tr>
      <w:tr w:rsidR="0054465C" w:rsidRPr="009C7ABD" w14:paraId="6E4D865F" w14:textId="77777777" w:rsidTr="00656D45">
        <w:trPr>
          <w:cantSplit/>
          <w:trHeight w:val="24"/>
        </w:trPr>
        <w:tc>
          <w:tcPr>
            <w:tcW w:w="4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6EE5EE5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35</w:t>
            </w:r>
          </w:p>
        </w:tc>
        <w:tc>
          <w:tcPr>
            <w:tcW w:w="7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71BB36F4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0</w:t>
            </w:r>
          </w:p>
        </w:tc>
        <w:tc>
          <w:tcPr>
            <w:tcW w:w="1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bottom"/>
          </w:tcPr>
          <w:p w14:paraId="36381E96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  <w:highlight w:val="green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  <w:highlight w:val="green"/>
              </w:rPr>
              <w:t>BICD1</w:t>
            </w:r>
          </w:p>
        </w:tc>
        <w:tc>
          <w:tcPr>
            <w:tcW w:w="4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21FA225B" w14:textId="77777777" w:rsidR="0054465C" w:rsidRPr="009C7ABD" w:rsidRDefault="000A28C5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r w:rsidRPr="009C7AB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BICD cargo adaptor 1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1404C9F0" w14:textId="1165F1F0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59" w:tooltip="Dong, 2024 #59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59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Eb25nPC9BdXRob3I+PFllYXI+MjAyNDwvWWVhcj48UmVj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Eb25nPC9BdXRob3I+PFllYXI+MjAyNDwvWWVhcj48UmVj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22" w:type="dxa"/>
              <w:left w:w="22" w:type="dxa"/>
              <w:bottom w:w="79" w:type="dxa"/>
              <w:right w:w="22" w:type="dxa"/>
            </w:tcMar>
            <w:vAlign w:val="center"/>
          </w:tcPr>
          <w:p w14:paraId="16C3BD9A" w14:textId="48E31576" w:rsidR="0054465C" w:rsidRPr="009C7ABD" w:rsidRDefault="00000000">
            <w:pPr>
              <w:spacing w:after="0" w:line="120" w:lineRule="atLeast"/>
              <w:rPr>
                <w:rFonts w:ascii="Times New Roman" w:hAnsi="Times New Roman" w:cs="Times New Roman"/>
                <w:sz w:val="16"/>
                <w:szCs w:val="16"/>
              </w:rPr>
            </w:pPr>
            <w:hyperlink w:anchor="_ENREF_60" w:tooltip="Jiang, 2020 #60" w:history="1">
              <w:r w:rsidR="009C7ABD" w:rsidRPr="009C7ABD">
                <w:rPr>
                  <w:rStyle w:val="Hyperlink"/>
                  <w:sz w:val="16"/>
                  <w:szCs w:val="16"/>
                  <w:vertAlign w:val="superscript"/>
                </w:rPr>
                <w:t>60</w: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KaWFuZzwvQXV0aG9yPjxZZWFyPjIwMjA8L1llYXI+PFJl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begin">
                  <w:fldData xml:space="preserve">PEVuZE5vdGU+PENpdGU+PEF1dGhvcj5KaWFuZzwvQXV0aG9yPjxZZWFyPjIwMjA8L1llYXI+PFJl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</w:fldData>
                </w:fldCha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instrText xml:space="preserve"> ADDIN EN.CITE.DATA </w:instrText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</w:r>
              <w:r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separate"/>
              </w:r>
              <w:r w:rsidR="009C7ABD" w:rsidRPr="009C7ABD">
                <w:rPr>
                  <w:rFonts w:ascii="Times New Roman" w:hAnsi="Times New Roman" w:cs="Times New Roman"/>
                  <w:b/>
                  <w:bCs/>
                  <w:sz w:val="16"/>
                  <w:szCs w:val="16"/>
                </w:rPr>
                <w:fldChar w:fldCharType="end"/>
              </w:r>
            </w:hyperlink>
          </w:p>
        </w:tc>
      </w:tr>
    </w:tbl>
    <w:p w14:paraId="3E0EC1E3" w14:textId="60559449" w:rsidR="009C7ABD" w:rsidRPr="009C7ABD" w:rsidRDefault="000A28C5" w:rsidP="009C7ABD">
      <w:pPr>
        <w:pStyle w:val="EndNoteBibliography"/>
        <w:spacing w:after="0"/>
        <w:ind w:left="720" w:hanging="720"/>
        <w:rPr>
          <w:noProof/>
        </w:rPr>
      </w:pPr>
      <w:r w:rsidRPr="00306B0C">
        <w:rPr>
          <w:szCs w:val="18"/>
        </w:rPr>
        <w:lastRenderedPageBreak/>
        <w:fldChar w:fldCharType="begin"/>
      </w:r>
      <w:r w:rsidRPr="00306B0C">
        <w:rPr>
          <w:szCs w:val="18"/>
        </w:rPr>
        <w:instrText xml:space="preserve"> ADDIN EN.REFLIST </w:instrText>
      </w:r>
      <w:r w:rsidRPr="00306B0C">
        <w:rPr>
          <w:szCs w:val="18"/>
        </w:rPr>
        <w:fldChar w:fldCharType="separate"/>
      </w:r>
      <w:bookmarkStart w:id="0" w:name="_ENREF_1"/>
      <w:r w:rsidR="009C7ABD" w:rsidRPr="009C7ABD">
        <w:rPr>
          <w:noProof/>
        </w:rPr>
        <w:t>1</w:t>
      </w:r>
      <w:r w:rsidR="009C7ABD" w:rsidRPr="009C7ABD">
        <w:rPr>
          <w:noProof/>
        </w:rPr>
        <w:tab/>
        <w:t>Zhang, J.</w:t>
      </w:r>
      <w:r w:rsidR="009C7ABD" w:rsidRPr="009C7ABD">
        <w:rPr>
          <w:i/>
          <w:noProof/>
        </w:rPr>
        <w:t xml:space="preserve"> et al.</w:t>
      </w:r>
      <w:r w:rsidR="009C7ABD" w:rsidRPr="009C7ABD">
        <w:rPr>
          <w:noProof/>
        </w:rPr>
        <w:t xml:space="preserve"> MicroRNA-1231 exerts a tumor suppressor role through regulating the EGFR/PI3K/AKT axis in glioma. </w:t>
      </w:r>
      <w:r w:rsidR="009C7ABD" w:rsidRPr="009C7ABD">
        <w:rPr>
          <w:i/>
          <w:noProof/>
        </w:rPr>
        <w:t>J Neurooncol</w:t>
      </w:r>
      <w:r w:rsidR="009C7ABD" w:rsidRPr="009C7ABD">
        <w:rPr>
          <w:noProof/>
        </w:rPr>
        <w:t xml:space="preserve"> </w:t>
      </w:r>
      <w:r w:rsidR="009C7ABD" w:rsidRPr="009C7ABD">
        <w:rPr>
          <w:b/>
          <w:noProof/>
        </w:rPr>
        <w:t>139</w:t>
      </w:r>
      <w:r w:rsidR="009C7ABD" w:rsidRPr="009C7ABD">
        <w:rPr>
          <w:noProof/>
        </w:rPr>
        <w:t xml:space="preserve">, 547-562 (2018). </w:t>
      </w:r>
      <w:hyperlink r:id="rId6" w:history="1">
        <w:r w:rsidR="009C7ABD" w:rsidRPr="009C7ABD">
          <w:rPr>
            <w:rStyle w:val="Hyperlink"/>
            <w:noProof/>
          </w:rPr>
          <w:t>https://doi.org/10.1007/s11060-018-2903-8</w:t>
        </w:r>
        <w:bookmarkEnd w:id="0"/>
      </w:hyperlink>
    </w:p>
    <w:p w14:paraId="6C95198F" w14:textId="683C63F1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1" w:name="_ENREF_2"/>
      <w:r w:rsidRPr="009C7ABD">
        <w:rPr>
          <w:noProof/>
        </w:rPr>
        <w:t>2</w:t>
      </w:r>
      <w:r w:rsidRPr="009C7ABD">
        <w:rPr>
          <w:noProof/>
        </w:rPr>
        <w:tab/>
        <w:t>Shang, S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Exosomal miRNA-1231 derived from bone marrow mesenchymal stem cells inhibits the activity of pancreatic cancer. </w:t>
      </w:r>
      <w:r w:rsidRPr="009C7ABD">
        <w:rPr>
          <w:i/>
          <w:noProof/>
        </w:rPr>
        <w:t>Cancer Med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8</w:t>
      </w:r>
      <w:r w:rsidRPr="009C7ABD">
        <w:rPr>
          <w:noProof/>
        </w:rPr>
        <w:t xml:space="preserve">, 7728-7740 (2019). </w:t>
      </w:r>
      <w:hyperlink r:id="rId7" w:history="1">
        <w:r w:rsidRPr="009C7ABD">
          <w:rPr>
            <w:rStyle w:val="Hyperlink"/>
            <w:noProof/>
          </w:rPr>
          <w:t>https://doi.org/10.1002/cam4.2633</w:t>
        </w:r>
        <w:bookmarkEnd w:id="1"/>
      </w:hyperlink>
    </w:p>
    <w:p w14:paraId="4895E495" w14:textId="6BD89F5E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2" w:name="_ENREF_3"/>
      <w:r w:rsidRPr="009C7ABD">
        <w:rPr>
          <w:noProof/>
        </w:rPr>
        <w:t>3</w:t>
      </w:r>
      <w:r w:rsidRPr="009C7ABD">
        <w:rPr>
          <w:noProof/>
        </w:rPr>
        <w:tab/>
        <w:t xml:space="preserve">Wang, S., Chen, L. &amp; Liu, W. Matrix stiffness-dependent STEAP3 coordinated with PD-L2 identify tumor responding to sorafenib treatment in hepatocellular carcinoma. </w:t>
      </w:r>
      <w:r w:rsidRPr="009C7ABD">
        <w:rPr>
          <w:i/>
          <w:noProof/>
        </w:rPr>
        <w:t>Cancer Cell Int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2</w:t>
      </w:r>
      <w:r w:rsidRPr="009C7ABD">
        <w:rPr>
          <w:noProof/>
        </w:rPr>
        <w:t xml:space="preserve">, 318 (2022). </w:t>
      </w:r>
      <w:hyperlink r:id="rId8" w:history="1">
        <w:r w:rsidRPr="009C7ABD">
          <w:rPr>
            <w:rStyle w:val="Hyperlink"/>
            <w:noProof/>
          </w:rPr>
          <w:t>https://doi.org/10.1186/s12935-022-02634-7</w:t>
        </w:r>
        <w:bookmarkEnd w:id="2"/>
      </w:hyperlink>
    </w:p>
    <w:p w14:paraId="22C59BA8" w14:textId="7D3C540A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3" w:name="_ENREF_4"/>
      <w:r w:rsidRPr="009C7ABD">
        <w:rPr>
          <w:noProof/>
        </w:rPr>
        <w:t>4</w:t>
      </w:r>
      <w:r w:rsidRPr="009C7ABD">
        <w:rPr>
          <w:noProof/>
        </w:rPr>
        <w:tab/>
        <w:t>Choi, S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MicroRNA‑606 inhibits the growth and metastasis of triple‑negative breast cancer by targeting Stanniocalcin 1. </w:t>
      </w:r>
      <w:r w:rsidRPr="009C7ABD">
        <w:rPr>
          <w:i/>
          <w:noProof/>
        </w:rPr>
        <w:t>Oncol Rep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51</w:t>
      </w:r>
      <w:r w:rsidRPr="009C7ABD">
        <w:rPr>
          <w:noProof/>
        </w:rPr>
        <w:t xml:space="preserve"> (2024). </w:t>
      </w:r>
      <w:hyperlink r:id="rId9" w:history="1">
        <w:r w:rsidRPr="009C7ABD">
          <w:rPr>
            <w:rStyle w:val="Hyperlink"/>
            <w:noProof/>
          </w:rPr>
          <w:t>https://doi.org/10.3892/or.2023.8661</w:t>
        </w:r>
        <w:bookmarkEnd w:id="3"/>
      </w:hyperlink>
    </w:p>
    <w:p w14:paraId="6F2B03B4" w14:textId="07759F89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4" w:name="_ENREF_5"/>
      <w:r w:rsidRPr="009C7ABD">
        <w:rPr>
          <w:noProof/>
        </w:rPr>
        <w:t>5</w:t>
      </w:r>
      <w:r w:rsidRPr="009C7ABD">
        <w:rPr>
          <w:noProof/>
        </w:rPr>
        <w:tab/>
        <w:t>Jonik-Nowak, B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PIP30/FAM192A is a novel regulator of the nuclear proteasome activator PA28γ. </w:t>
      </w:r>
      <w:r w:rsidRPr="009C7ABD">
        <w:rPr>
          <w:i/>
          <w:noProof/>
        </w:rPr>
        <w:t>Proc Natl Acad Sci U S A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15</w:t>
      </w:r>
      <w:r w:rsidRPr="009C7ABD">
        <w:rPr>
          <w:noProof/>
        </w:rPr>
        <w:t xml:space="preserve">, E6477-e6486 (2018). </w:t>
      </w:r>
      <w:hyperlink r:id="rId10" w:history="1">
        <w:r w:rsidRPr="009C7ABD">
          <w:rPr>
            <w:rStyle w:val="Hyperlink"/>
            <w:noProof/>
          </w:rPr>
          <w:t>https://doi.org/10.1073/pnas.1722299115</w:t>
        </w:r>
        <w:bookmarkEnd w:id="4"/>
      </w:hyperlink>
    </w:p>
    <w:p w14:paraId="5693AC24" w14:textId="3D815161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5" w:name="_ENREF_6"/>
      <w:r w:rsidRPr="009C7ABD">
        <w:rPr>
          <w:noProof/>
        </w:rPr>
        <w:t>6</w:t>
      </w:r>
      <w:r w:rsidRPr="009C7ABD">
        <w:rPr>
          <w:noProof/>
        </w:rPr>
        <w:tab/>
        <w:t>Selvakumar, P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Epigenetic silencing of Na,K-ATPase β 1 subunit gene ATP1B1 by methylation in clear cell renal cell carcinoma. </w:t>
      </w:r>
      <w:r w:rsidRPr="009C7ABD">
        <w:rPr>
          <w:i/>
          <w:noProof/>
        </w:rPr>
        <w:t>Epigenetics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9</w:t>
      </w:r>
      <w:r w:rsidRPr="009C7ABD">
        <w:rPr>
          <w:noProof/>
        </w:rPr>
        <w:t xml:space="preserve">, 579-586 (2014). </w:t>
      </w:r>
      <w:hyperlink r:id="rId11" w:history="1">
        <w:r w:rsidRPr="009C7ABD">
          <w:rPr>
            <w:rStyle w:val="Hyperlink"/>
            <w:noProof/>
          </w:rPr>
          <w:t>https://doi.org/10.4161/epi.27795</w:t>
        </w:r>
        <w:bookmarkEnd w:id="5"/>
      </w:hyperlink>
    </w:p>
    <w:p w14:paraId="455C49AD" w14:textId="535F27C7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6" w:name="_ENREF_7"/>
      <w:r w:rsidRPr="009C7ABD">
        <w:rPr>
          <w:noProof/>
        </w:rPr>
        <w:t>7</w:t>
      </w:r>
      <w:r w:rsidRPr="009C7ABD">
        <w:rPr>
          <w:noProof/>
        </w:rPr>
        <w:tab/>
        <w:t>Li, Z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Role of high expression levels of STK39 in the growth, migration and invasion of non-small cell type lung cancer cells. </w:t>
      </w:r>
      <w:r w:rsidRPr="009C7ABD">
        <w:rPr>
          <w:i/>
          <w:noProof/>
        </w:rPr>
        <w:t>Oncotarget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7</w:t>
      </w:r>
      <w:r w:rsidRPr="009C7ABD">
        <w:rPr>
          <w:noProof/>
        </w:rPr>
        <w:t xml:space="preserve">, 61366-61377 (2016). </w:t>
      </w:r>
      <w:hyperlink r:id="rId12" w:history="1">
        <w:r w:rsidRPr="009C7ABD">
          <w:rPr>
            <w:rStyle w:val="Hyperlink"/>
            <w:noProof/>
          </w:rPr>
          <w:t>https://doi.org/10.18632/oncotarget.11351</w:t>
        </w:r>
        <w:bookmarkEnd w:id="6"/>
      </w:hyperlink>
    </w:p>
    <w:p w14:paraId="66E80F4F" w14:textId="38796182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7" w:name="_ENREF_8"/>
      <w:r w:rsidRPr="009C7ABD">
        <w:rPr>
          <w:noProof/>
        </w:rPr>
        <w:t>8</w:t>
      </w:r>
      <w:r w:rsidRPr="009C7ABD">
        <w:rPr>
          <w:noProof/>
        </w:rPr>
        <w:tab/>
        <w:t>Qiu, Y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Targeting RAS phosphorylation in cancer therapy: Mechanisms and modulators. </w:t>
      </w:r>
      <w:r w:rsidRPr="009C7ABD">
        <w:rPr>
          <w:i/>
          <w:noProof/>
        </w:rPr>
        <w:t>Acta Pharm Sin B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1</w:t>
      </w:r>
      <w:r w:rsidRPr="009C7ABD">
        <w:rPr>
          <w:noProof/>
        </w:rPr>
        <w:t xml:space="preserve">, 3433-3446 (2021). </w:t>
      </w:r>
      <w:hyperlink r:id="rId13" w:history="1">
        <w:r w:rsidRPr="009C7ABD">
          <w:rPr>
            <w:rStyle w:val="Hyperlink"/>
            <w:noProof/>
          </w:rPr>
          <w:t>https://doi.org/10.1016/j.apsb.2021.02.014</w:t>
        </w:r>
        <w:bookmarkEnd w:id="7"/>
      </w:hyperlink>
    </w:p>
    <w:p w14:paraId="708853E2" w14:textId="2CC500EB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8" w:name="_ENREF_9"/>
      <w:r w:rsidRPr="009C7ABD">
        <w:rPr>
          <w:noProof/>
        </w:rPr>
        <w:t>9</w:t>
      </w:r>
      <w:r w:rsidRPr="009C7ABD">
        <w:rPr>
          <w:noProof/>
        </w:rPr>
        <w:tab/>
        <w:t>Huang, Z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Identification and validation of CALCRL-associated prognostic genes in acute myeloid leukemia. </w:t>
      </w:r>
      <w:r w:rsidRPr="009C7ABD">
        <w:rPr>
          <w:i/>
          <w:noProof/>
        </w:rPr>
        <w:t>Gene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809</w:t>
      </w:r>
      <w:r w:rsidRPr="009C7ABD">
        <w:rPr>
          <w:noProof/>
        </w:rPr>
        <w:t xml:space="preserve">, 146009 (2022). </w:t>
      </w:r>
      <w:hyperlink r:id="rId14" w:history="1">
        <w:r w:rsidRPr="009C7ABD">
          <w:rPr>
            <w:rStyle w:val="Hyperlink"/>
            <w:noProof/>
          </w:rPr>
          <w:t>https://doi.org/10.1016/j.gene.2021.146009</w:t>
        </w:r>
        <w:bookmarkEnd w:id="8"/>
      </w:hyperlink>
    </w:p>
    <w:p w14:paraId="5443DDDC" w14:textId="71D2DB83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9" w:name="_ENREF_10"/>
      <w:r w:rsidRPr="009C7ABD">
        <w:rPr>
          <w:noProof/>
        </w:rPr>
        <w:t>10</w:t>
      </w:r>
      <w:r w:rsidRPr="009C7ABD">
        <w:rPr>
          <w:noProof/>
        </w:rPr>
        <w:tab/>
        <w:t>Dillard, C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EMP2 Is a Novel Regulator of Stemness in Breast Cancer Cells. </w:t>
      </w:r>
      <w:r w:rsidRPr="009C7ABD">
        <w:rPr>
          <w:i/>
          <w:noProof/>
        </w:rPr>
        <w:t>Mol Cancer Ther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9</w:t>
      </w:r>
      <w:r w:rsidRPr="009C7ABD">
        <w:rPr>
          <w:noProof/>
        </w:rPr>
        <w:t xml:space="preserve">, 1682-1695 (2020). </w:t>
      </w:r>
      <w:hyperlink r:id="rId15" w:history="1">
        <w:r w:rsidRPr="009C7ABD">
          <w:rPr>
            <w:rStyle w:val="Hyperlink"/>
            <w:noProof/>
          </w:rPr>
          <w:t>https://doi.org/10.1158/1535-7163.Mct-19-0850</w:t>
        </w:r>
        <w:bookmarkEnd w:id="9"/>
      </w:hyperlink>
    </w:p>
    <w:p w14:paraId="7D33E654" w14:textId="46CCF24D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10" w:name="_ENREF_11"/>
      <w:r w:rsidRPr="009C7ABD">
        <w:rPr>
          <w:noProof/>
        </w:rPr>
        <w:t>11</w:t>
      </w:r>
      <w:r w:rsidRPr="009C7ABD">
        <w:rPr>
          <w:noProof/>
        </w:rPr>
        <w:tab/>
        <w:t xml:space="preserve">Ahmat Amin, M. K. B., Shimizu, A. &amp; Ogita, H. The Pivotal Roles of the Epithelial Membrane Protein Family in Cancer Invasiveness and Metastasis. </w:t>
      </w:r>
      <w:r w:rsidRPr="009C7ABD">
        <w:rPr>
          <w:i/>
          <w:noProof/>
        </w:rPr>
        <w:t>Cancers (Basel)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1</w:t>
      </w:r>
      <w:r w:rsidRPr="009C7ABD">
        <w:rPr>
          <w:noProof/>
        </w:rPr>
        <w:t xml:space="preserve"> (2019). </w:t>
      </w:r>
      <w:hyperlink r:id="rId16" w:history="1">
        <w:r w:rsidRPr="009C7ABD">
          <w:rPr>
            <w:rStyle w:val="Hyperlink"/>
            <w:noProof/>
          </w:rPr>
          <w:t>https://doi.org/10.3390/cancers11111620</w:t>
        </w:r>
        <w:bookmarkEnd w:id="10"/>
      </w:hyperlink>
    </w:p>
    <w:p w14:paraId="787EB2C7" w14:textId="54EC319E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11" w:name="_ENREF_12"/>
      <w:r w:rsidRPr="009C7ABD">
        <w:rPr>
          <w:noProof/>
        </w:rPr>
        <w:t>12</w:t>
      </w:r>
      <w:r w:rsidRPr="009C7ABD">
        <w:rPr>
          <w:noProof/>
        </w:rPr>
        <w:tab/>
        <w:t>Li, X. Y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The long noncoding RNA MIR210HG promotes tumor metastasis by acting as a ceRNA of miR-1226-3p to regulate mucin-1c expression in invasive breast cancer. </w:t>
      </w:r>
      <w:r w:rsidRPr="009C7ABD">
        <w:rPr>
          <w:i/>
          <w:noProof/>
        </w:rPr>
        <w:t>Aging (Albany NY)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1</w:t>
      </w:r>
      <w:r w:rsidRPr="009C7ABD">
        <w:rPr>
          <w:noProof/>
        </w:rPr>
        <w:t xml:space="preserve">, 5646-5665 (2019). </w:t>
      </w:r>
      <w:hyperlink r:id="rId17" w:history="1">
        <w:r w:rsidRPr="009C7ABD">
          <w:rPr>
            <w:rStyle w:val="Hyperlink"/>
            <w:noProof/>
          </w:rPr>
          <w:t>https://doi.org/10.18632/aging.102149</w:t>
        </w:r>
        <w:bookmarkEnd w:id="11"/>
      </w:hyperlink>
    </w:p>
    <w:p w14:paraId="02A81E06" w14:textId="38CC3A8C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12" w:name="_ENREF_13"/>
      <w:r w:rsidRPr="009C7ABD">
        <w:rPr>
          <w:noProof/>
        </w:rPr>
        <w:t>13</w:t>
      </w:r>
      <w:r w:rsidRPr="009C7ABD">
        <w:rPr>
          <w:noProof/>
        </w:rPr>
        <w:tab/>
        <w:t xml:space="preserve">Mohamadzade, Z., B, M. S., Ghaemi, Z. &amp; Hoseinpour, P. Cell specific tumor suppressor effect of Hsa-miR-1226-3p through downregulation of HER2, PIK3R2, and AKT1 genes. </w:t>
      </w:r>
      <w:r w:rsidRPr="009C7ABD">
        <w:rPr>
          <w:i/>
          <w:noProof/>
        </w:rPr>
        <w:t>Int J Biochem Cell Biol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34</w:t>
      </w:r>
      <w:r w:rsidRPr="009C7ABD">
        <w:rPr>
          <w:noProof/>
        </w:rPr>
        <w:t xml:space="preserve">, 105965 (2021). </w:t>
      </w:r>
      <w:hyperlink r:id="rId18" w:history="1">
        <w:r w:rsidRPr="009C7ABD">
          <w:rPr>
            <w:rStyle w:val="Hyperlink"/>
            <w:noProof/>
          </w:rPr>
          <w:t>https://doi.org/10.1016/j.biocel.2021.105965</w:t>
        </w:r>
        <w:bookmarkEnd w:id="12"/>
      </w:hyperlink>
    </w:p>
    <w:p w14:paraId="0590BA8F" w14:textId="54E73E32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13" w:name="_ENREF_14"/>
      <w:r w:rsidRPr="009C7ABD">
        <w:rPr>
          <w:noProof/>
        </w:rPr>
        <w:t>14</w:t>
      </w:r>
      <w:r w:rsidRPr="009C7ABD">
        <w:rPr>
          <w:noProof/>
        </w:rPr>
        <w:tab/>
        <w:t xml:space="preserve">Lin, F. &amp; Li, R. MiR-1226, mediated by ASCL1, suppresses the progression of non-small cell lung cancer by targeting FGF2. </w:t>
      </w:r>
      <w:r w:rsidRPr="009C7ABD">
        <w:rPr>
          <w:i/>
          <w:noProof/>
        </w:rPr>
        <w:t>Bull Cancer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09</w:t>
      </w:r>
      <w:r w:rsidRPr="009C7ABD">
        <w:rPr>
          <w:noProof/>
        </w:rPr>
        <w:t xml:space="preserve">, 424-435 (2022). </w:t>
      </w:r>
      <w:hyperlink r:id="rId19" w:history="1">
        <w:r w:rsidRPr="009C7ABD">
          <w:rPr>
            <w:rStyle w:val="Hyperlink"/>
            <w:noProof/>
          </w:rPr>
          <w:t>https://doi.org/10.1016/j.bulcan.2021.11.017</w:t>
        </w:r>
        <w:bookmarkEnd w:id="13"/>
      </w:hyperlink>
    </w:p>
    <w:p w14:paraId="23ACAD96" w14:textId="221245BE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14" w:name="_ENREF_15"/>
      <w:r w:rsidRPr="009C7ABD">
        <w:rPr>
          <w:noProof/>
        </w:rPr>
        <w:t>15</w:t>
      </w:r>
      <w:r w:rsidRPr="009C7ABD">
        <w:rPr>
          <w:noProof/>
        </w:rPr>
        <w:tab/>
        <w:t>Liu, W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Long noncoding RNA ZFPM2-AS1 regulates ITGB1 by miR-1226-3p to promote cell proliferation and invasion in hepatocellular carcinoma. </w:t>
      </w:r>
      <w:r w:rsidRPr="009C7ABD">
        <w:rPr>
          <w:i/>
          <w:noProof/>
        </w:rPr>
        <w:t>Eur Rev Med Pharmacol Sci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4</w:t>
      </w:r>
      <w:r w:rsidRPr="009C7ABD">
        <w:rPr>
          <w:noProof/>
        </w:rPr>
        <w:t xml:space="preserve">, 7612-7620 (2020). </w:t>
      </w:r>
      <w:hyperlink r:id="rId20" w:history="1">
        <w:r w:rsidRPr="009C7ABD">
          <w:rPr>
            <w:rStyle w:val="Hyperlink"/>
            <w:noProof/>
          </w:rPr>
          <w:t>https://doi.org/10.26355/eurrev_202007_22259</w:t>
        </w:r>
        <w:bookmarkEnd w:id="14"/>
      </w:hyperlink>
    </w:p>
    <w:p w14:paraId="622FFA19" w14:textId="3CAC0742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15" w:name="_ENREF_16"/>
      <w:r w:rsidRPr="009C7ABD">
        <w:rPr>
          <w:noProof/>
        </w:rPr>
        <w:t>16</w:t>
      </w:r>
      <w:r w:rsidRPr="009C7ABD">
        <w:rPr>
          <w:noProof/>
        </w:rPr>
        <w:tab/>
        <w:t>Velthut-Meikas, A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Research resource: small RNA-seq of human granulosa cells reveals miRNAs in FSHR and aromatase genes. </w:t>
      </w:r>
      <w:r w:rsidRPr="009C7ABD">
        <w:rPr>
          <w:i/>
          <w:noProof/>
        </w:rPr>
        <w:t>Mol Endocrinol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7</w:t>
      </w:r>
      <w:r w:rsidRPr="009C7ABD">
        <w:rPr>
          <w:noProof/>
        </w:rPr>
        <w:t xml:space="preserve">, 1128-1141 (2013). </w:t>
      </w:r>
      <w:hyperlink r:id="rId21" w:history="1">
        <w:r w:rsidRPr="009C7ABD">
          <w:rPr>
            <w:rStyle w:val="Hyperlink"/>
            <w:noProof/>
          </w:rPr>
          <w:t>https://doi.org/10.1210/me.2013-1058</w:t>
        </w:r>
        <w:bookmarkEnd w:id="15"/>
      </w:hyperlink>
    </w:p>
    <w:p w14:paraId="74462064" w14:textId="2D929332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16" w:name="_ENREF_17"/>
      <w:r w:rsidRPr="009C7ABD">
        <w:rPr>
          <w:noProof/>
        </w:rPr>
        <w:t>17</w:t>
      </w:r>
      <w:r w:rsidRPr="009C7ABD">
        <w:rPr>
          <w:noProof/>
        </w:rPr>
        <w:tab/>
        <w:t>Buraschi, S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Discoidin Domain Receptor 1 functionally interacts with the IGF-I system in bladder cancer. </w:t>
      </w:r>
      <w:r w:rsidRPr="009C7ABD">
        <w:rPr>
          <w:i/>
          <w:noProof/>
        </w:rPr>
        <w:t>Matrix Biol Plus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6-7</w:t>
      </w:r>
      <w:r w:rsidRPr="009C7ABD">
        <w:rPr>
          <w:noProof/>
        </w:rPr>
        <w:t xml:space="preserve">, 100022 (2020). </w:t>
      </w:r>
      <w:hyperlink r:id="rId22" w:history="1">
        <w:r w:rsidRPr="009C7ABD">
          <w:rPr>
            <w:rStyle w:val="Hyperlink"/>
            <w:noProof/>
          </w:rPr>
          <w:t>https://doi.org/10.1016/j.mbplus.2020.100022</w:t>
        </w:r>
        <w:bookmarkEnd w:id="16"/>
      </w:hyperlink>
    </w:p>
    <w:p w14:paraId="78096637" w14:textId="77777777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17" w:name="_ENREF_18"/>
      <w:r w:rsidRPr="009C7ABD">
        <w:rPr>
          <w:noProof/>
        </w:rPr>
        <w:t>18</w:t>
      </w:r>
      <w:r w:rsidRPr="009C7ABD">
        <w:rPr>
          <w:noProof/>
        </w:rPr>
        <w:tab/>
        <w:t>Xie, X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Discoidin domain receptor 1 activity drives an aggressive phenotype in bladder cancer. </w:t>
      </w:r>
      <w:r w:rsidRPr="009C7ABD">
        <w:rPr>
          <w:i/>
          <w:noProof/>
        </w:rPr>
        <w:t>Am J Transl Res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9</w:t>
      </w:r>
      <w:r w:rsidRPr="009C7ABD">
        <w:rPr>
          <w:noProof/>
        </w:rPr>
        <w:t xml:space="preserve">, 2500-2507 (2017). </w:t>
      </w:r>
      <w:bookmarkEnd w:id="17"/>
    </w:p>
    <w:p w14:paraId="38D1A87E" w14:textId="589768FF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18" w:name="_ENREF_19"/>
      <w:r w:rsidRPr="009C7ABD">
        <w:rPr>
          <w:noProof/>
        </w:rPr>
        <w:t>19</w:t>
      </w:r>
      <w:r w:rsidRPr="009C7ABD">
        <w:rPr>
          <w:noProof/>
        </w:rPr>
        <w:tab/>
        <w:t>Maitz, K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Altered Treg Infiltration after Discoidin Domain Receptor 1 (DDR1) Inhibition and Knockout Promotes Tumor Growth in Lung Adenocarcinoma. </w:t>
      </w:r>
      <w:r w:rsidRPr="009C7ABD">
        <w:rPr>
          <w:i/>
          <w:noProof/>
        </w:rPr>
        <w:t>Cancers (Basel)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5</w:t>
      </w:r>
      <w:r w:rsidRPr="009C7ABD">
        <w:rPr>
          <w:noProof/>
        </w:rPr>
        <w:t xml:space="preserve"> (2023). </w:t>
      </w:r>
      <w:hyperlink r:id="rId23" w:history="1">
        <w:r w:rsidRPr="009C7ABD">
          <w:rPr>
            <w:rStyle w:val="Hyperlink"/>
            <w:noProof/>
          </w:rPr>
          <w:t>https://doi.org/10.3390/cancers15245767</w:t>
        </w:r>
        <w:bookmarkEnd w:id="18"/>
      </w:hyperlink>
    </w:p>
    <w:p w14:paraId="5C3CC654" w14:textId="1CFED933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19" w:name="_ENREF_20"/>
      <w:r w:rsidRPr="009C7ABD">
        <w:rPr>
          <w:noProof/>
        </w:rPr>
        <w:t>20</w:t>
      </w:r>
      <w:r w:rsidRPr="009C7ABD">
        <w:rPr>
          <w:noProof/>
        </w:rPr>
        <w:tab/>
        <w:t>Xie, X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Overexpression of DDR1 Promotes Migration, Invasion, Though EMT-Related Molecule Expression and COL4A1/DDR1/MMP-2 Signaling Axis. </w:t>
      </w:r>
      <w:r w:rsidRPr="009C7ABD">
        <w:rPr>
          <w:i/>
          <w:noProof/>
        </w:rPr>
        <w:t>Technol Cancer Res Treat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9</w:t>
      </w:r>
      <w:r w:rsidRPr="009C7ABD">
        <w:rPr>
          <w:noProof/>
        </w:rPr>
        <w:t xml:space="preserve">, 1533033820973277 (2020). </w:t>
      </w:r>
      <w:hyperlink r:id="rId24" w:history="1">
        <w:r w:rsidRPr="009C7ABD">
          <w:rPr>
            <w:rStyle w:val="Hyperlink"/>
            <w:noProof/>
          </w:rPr>
          <w:t>https://doi.org/10.1177/1533033820973277</w:t>
        </w:r>
        <w:bookmarkEnd w:id="19"/>
      </w:hyperlink>
    </w:p>
    <w:p w14:paraId="2E361F3A" w14:textId="64A824F5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20" w:name="_ENREF_21"/>
      <w:r w:rsidRPr="009C7ABD">
        <w:rPr>
          <w:noProof/>
        </w:rPr>
        <w:t>21</w:t>
      </w:r>
      <w:r w:rsidRPr="009C7ABD">
        <w:rPr>
          <w:noProof/>
        </w:rPr>
        <w:tab/>
        <w:t>Liu, X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Recombinant humanized collagen type III with high antitumor activity inhibits breast cancer cells autophagy, proliferation, and migration through DDR1. </w:t>
      </w:r>
      <w:r w:rsidRPr="009C7ABD">
        <w:rPr>
          <w:i/>
          <w:noProof/>
        </w:rPr>
        <w:t>Int J Biol Macromol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43</w:t>
      </w:r>
      <w:r w:rsidRPr="009C7ABD">
        <w:rPr>
          <w:noProof/>
        </w:rPr>
        <w:t xml:space="preserve">, 125130 (2023). </w:t>
      </w:r>
      <w:hyperlink r:id="rId25" w:history="1">
        <w:r w:rsidRPr="009C7ABD">
          <w:rPr>
            <w:rStyle w:val="Hyperlink"/>
            <w:noProof/>
          </w:rPr>
          <w:t>https://doi.org/10.1016/j.ijbiomac.2023.125130</w:t>
        </w:r>
        <w:bookmarkEnd w:id="20"/>
      </w:hyperlink>
    </w:p>
    <w:p w14:paraId="0ABE4E36" w14:textId="304DE299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21" w:name="_ENREF_22"/>
      <w:r w:rsidRPr="009C7ABD">
        <w:rPr>
          <w:noProof/>
        </w:rPr>
        <w:t>22</w:t>
      </w:r>
      <w:r w:rsidRPr="009C7ABD">
        <w:rPr>
          <w:noProof/>
        </w:rPr>
        <w:tab/>
        <w:t>Dai, Z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Innovative molecular subtypes of multiple signaling pathways in colon cancer and validation of FMOD as a prognostic-related marker. </w:t>
      </w:r>
      <w:r w:rsidRPr="009C7ABD">
        <w:rPr>
          <w:i/>
          <w:noProof/>
        </w:rPr>
        <w:t>J Cancer Res Clin Oncol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49</w:t>
      </w:r>
      <w:r w:rsidRPr="009C7ABD">
        <w:rPr>
          <w:noProof/>
        </w:rPr>
        <w:t xml:space="preserve">, 13087-13106 (2023). </w:t>
      </w:r>
      <w:hyperlink r:id="rId26" w:history="1">
        <w:r w:rsidRPr="009C7ABD">
          <w:rPr>
            <w:rStyle w:val="Hyperlink"/>
            <w:noProof/>
          </w:rPr>
          <w:t>https://doi.org/10.1007/s00432-023-05163-6</w:t>
        </w:r>
        <w:bookmarkEnd w:id="21"/>
      </w:hyperlink>
    </w:p>
    <w:p w14:paraId="273A78FB" w14:textId="75E1DAE0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22" w:name="_ENREF_23"/>
      <w:r w:rsidRPr="009C7ABD">
        <w:rPr>
          <w:noProof/>
        </w:rPr>
        <w:t>23</w:t>
      </w:r>
      <w:r w:rsidRPr="009C7ABD">
        <w:rPr>
          <w:noProof/>
        </w:rPr>
        <w:tab/>
        <w:t>Silva, T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Fibromodulin Gene Variants (FMOD) as Potential Biomarkers for Prostate Cancer and Benign Prostatic Hyperplasia. </w:t>
      </w:r>
      <w:r w:rsidRPr="009C7ABD">
        <w:rPr>
          <w:i/>
          <w:noProof/>
        </w:rPr>
        <w:t>Dis Markers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022</w:t>
      </w:r>
      <w:r w:rsidRPr="009C7ABD">
        <w:rPr>
          <w:noProof/>
        </w:rPr>
        <w:t xml:space="preserve">, 5215247 (2022). </w:t>
      </w:r>
      <w:hyperlink r:id="rId27" w:history="1">
        <w:r w:rsidRPr="009C7ABD">
          <w:rPr>
            <w:rStyle w:val="Hyperlink"/>
            <w:noProof/>
          </w:rPr>
          <w:t>https://doi.org/10.1155/2022/5215247</w:t>
        </w:r>
        <w:bookmarkEnd w:id="22"/>
      </w:hyperlink>
    </w:p>
    <w:p w14:paraId="7B08911B" w14:textId="64FF85E2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23" w:name="_ENREF_24"/>
      <w:r w:rsidRPr="009C7ABD">
        <w:rPr>
          <w:noProof/>
        </w:rPr>
        <w:t>24</w:t>
      </w:r>
      <w:r w:rsidRPr="009C7ABD">
        <w:rPr>
          <w:noProof/>
        </w:rPr>
        <w:tab/>
        <w:t xml:space="preserve">Bettin, A., Reyes, I. &amp; Reyes, N. Gene expression profiling of prostate cancer-associated genes identifies fibromodulin as potential novel biomarker for prostate cancer. </w:t>
      </w:r>
      <w:r w:rsidRPr="009C7ABD">
        <w:rPr>
          <w:i/>
          <w:noProof/>
        </w:rPr>
        <w:t>Int J Biol Markers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31</w:t>
      </w:r>
      <w:r w:rsidRPr="009C7ABD">
        <w:rPr>
          <w:noProof/>
        </w:rPr>
        <w:t xml:space="preserve">, e153-162 (2016). </w:t>
      </w:r>
      <w:hyperlink r:id="rId28" w:history="1">
        <w:r w:rsidRPr="009C7ABD">
          <w:rPr>
            <w:rStyle w:val="Hyperlink"/>
            <w:noProof/>
          </w:rPr>
          <w:t>https://doi.org/10.5301/jbm.5000184</w:t>
        </w:r>
        <w:bookmarkEnd w:id="23"/>
      </w:hyperlink>
    </w:p>
    <w:p w14:paraId="60C5B898" w14:textId="06EA3237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24" w:name="_ENREF_25"/>
      <w:r w:rsidRPr="009C7ABD">
        <w:rPr>
          <w:noProof/>
        </w:rPr>
        <w:t>25</w:t>
      </w:r>
      <w:r w:rsidRPr="009C7ABD">
        <w:rPr>
          <w:noProof/>
        </w:rPr>
        <w:tab/>
        <w:t>Ao, Z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Tumor angiogenesis of SCLC inhibited by decreased expression of FMOD via downregulating angiogenic factors of endothelial cells. </w:t>
      </w:r>
      <w:r w:rsidRPr="009C7ABD">
        <w:rPr>
          <w:i/>
          <w:noProof/>
        </w:rPr>
        <w:t>Biomed Pharmacother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87</w:t>
      </w:r>
      <w:r w:rsidRPr="009C7ABD">
        <w:rPr>
          <w:noProof/>
        </w:rPr>
        <w:t xml:space="preserve">, 539-547 (2017). </w:t>
      </w:r>
      <w:hyperlink r:id="rId29" w:history="1">
        <w:r w:rsidRPr="009C7ABD">
          <w:rPr>
            <w:rStyle w:val="Hyperlink"/>
            <w:noProof/>
          </w:rPr>
          <w:t>https://doi.org/10.1016/j.biopha.2016.12.110</w:t>
        </w:r>
        <w:bookmarkEnd w:id="24"/>
      </w:hyperlink>
    </w:p>
    <w:p w14:paraId="735D771E" w14:textId="40E8F1C1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25" w:name="_ENREF_26"/>
      <w:r w:rsidRPr="009C7ABD">
        <w:rPr>
          <w:noProof/>
        </w:rPr>
        <w:t>26</w:t>
      </w:r>
      <w:r w:rsidRPr="009C7ABD">
        <w:rPr>
          <w:noProof/>
        </w:rPr>
        <w:tab/>
        <w:t>Li, Q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Integrated analysis to identify the AC005154.6/hsa-miR-29c-3p/CCNL2 axis as a novel prognostic biomarker associated with immune infiltration in prostate cancer. </w:t>
      </w:r>
      <w:r w:rsidRPr="009C7ABD">
        <w:rPr>
          <w:i/>
          <w:noProof/>
        </w:rPr>
        <w:t>Cancer Cell Int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2</w:t>
      </w:r>
      <w:r w:rsidRPr="009C7ABD">
        <w:rPr>
          <w:noProof/>
        </w:rPr>
        <w:t xml:space="preserve">, 346 (2022). </w:t>
      </w:r>
      <w:hyperlink r:id="rId30" w:history="1">
        <w:r w:rsidRPr="009C7ABD">
          <w:rPr>
            <w:rStyle w:val="Hyperlink"/>
            <w:noProof/>
          </w:rPr>
          <w:t>https://doi.org/10.1186/s12935-022-02779-5</w:t>
        </w:r>
        <w:bookmarkEnd w:id="25"/>
      </w:hyperlink>
    </w:p>
    <w:p w14:paraId="0380FE59" w14:textId="3A298B61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26" w:name="_ENREF_27"/>
      <w:r w:rsidRPr="009C7ABD">
        <w:rPr>
          <w:noProof/>
        </w:rPr>
        <w:t>27</w:t>
      </w:r>
      <w:r w:rsidRPr="009C7ABD">
        <w:rPr>
          <w:noProof/>
        </w:rPr>
        <w:tab/>
        <w:t>Mo, X. B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A novel long non-coding RNA, lnc-RNU12, influences the T-cell cycle via c-JUN and CCNL2 in rheumatoid arthritis. </w:t>
      </w:r>
      <w:r w:rsidRPr="009C7ABD">
        <w:rPr>
          <w:i/>
          <w:noProof/>
        </w:rPr>
        <w:t>Rheumatology (Oxford)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62</w:t>
      </w:r>
      <w:r w:rsidRPr="009C7ABD">
        <w:rPr>
          <w:noProof/>
        </w:rPr>
        <w:t xml:space="preserve">, 1955-1963 (2023). </w:t>
      </w:r>
      <w:hyperlink r:id="rId31" w:history="1">
        <w:r w:rsidRPr="009C7ABD">
          <w:rPr>
            <w:rStyle w:val="Hyperlink"/>
            <w:noProof/>
          </w:rPr>
          <w:t>https://doi.org/10.1093/rheumatology/keac553</w:t>
        </w:r>
        <w:bookmarkEnd w:id="26"/>
      </w:hyperlink>
    </w:p>
    <w:p w14:paraId="10753A4E" w14:textId="1E0F5D3F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27" w:name="_ENREF_28"/>
      <w:r w:rsidRPr="009C7ABD">
        <w:rPr>
          <w:noProof/>
        </w:rPr>
        <w:t>28</w:t>
      </w:r>
      <w:r w:rsidRPr="009C7ABD">
        <w:rPr>
          <w:noProof/>
        </w:rPr>
        <w:tab/>
        <w:t>Chen, S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CLK1/SRSF5 pathway induces aberrant exon skipping of METTL14 and Cyclin L2 and promotes growth and metastasis of pancreatic cancer. </w:t>
      </w:r>
      <w:r w:rsidRPr="009C7ABD">
        <w:rPr>
          <w:i/>
          <w:noProof/>
        </w:rPr>
        <w:t>J Hematol Oncol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4</w:t>
      </w:r>
      <w:r w:rsidRPr="009C7ABD">
        <w:rPr>
          <w:noProof/>
        </w:rPr>
        <w:t xml:space="preserve">, 60 (2021). </w:t>
      </w:r>
      <w:hyperlink r:id="rId32" w:history="1">
        <w:r w:rsidRPr="009C7ABD">
          <w:rPr>
            <w:rStyle w:val="Hyperlink"/>
            <w:noProof/>
          </w:rPr>
          <w:t>https://doi.org/10.1186/s13045-021-01072-8</w:t>
        </w:r>
        <w:bookmarkEnd w:id="27"/>
      </w:hyperlink>
    </w:p>
    <w:p w14:paraId="0A3304C3" w14:textId="5C8E303A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28" w:name="_ENREF_29"/>
      <w:r w:rsidRPr="009C7ABD">
        <w:rPr>
          <w:noProof/>
        </w:rPr>
        <w:t>29</w:t>
      </w:r>
      <w:r w:rsidRPr="009C7ABD">
        <w:rPr>
          <w:noProof/>
        </w:rPr>
        <w:tab/>
        <w:t xml:space="preserve">Putoczki, T. L. &amp; Ernst, M. IL-11 signaling as a therapeutic target for cancer. </w:t>
      </w:r>
      <w:r w:rsidRPr="009C7ABD">
        <w:rPr>
          <w:i/>
          <w:noProof/>
        </w:rPr>
        <w:t>Immunotherapy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7</w:t>
      </w:r>
      <w:r w:rsidRPr="009C7ABD">
        <w:rPr>
          <w:noProof/>
        </w:rPr>
        <w:t xml:space="preserve">, 441-453 (2015). </w:t>
      </w:r>
      <w:hyperlink r:id="rId33" w:history="1">
        <w:r w:rsidRPr="009C7ABD">
          <w:rPr>
            <w:rStyle w:val="Hyperlink"/>
            <w:noProof/>
          </w:rPr>
          <w:t>https://doi.org/10.2217/imt.15.17</w:t>
        </w:r>
        <w:bookmarkEnd w:id="28"/>
      </w:hyperlink>
    </w:p>
    <w:p w14:paraId="58164F5A" w14:textId="0B580589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29" w:name="_ENREF_30"/>
      <w:r w:rsidRPr="009C7ABD">
        <w:rPr>
          <w:noProof/>
        </w:rPr>
        <w:t>30</w:t>
      </w:r>
      <w:r w:rsidRPr="009C7ABD">
        <w:rPr>
          <w:noProof/>
        </w:rPr>
        <w:tab/>
        <w:t xml:space="preserve">Ernst, M. &amp; Putoczki, T. L. Molecular pathways: IL11 as a tumor-promoting cytokine-translational implications for cancers. </w:t>
      </w:r>
      <w:r w:rsidRPr="009C7ABD">
        <w:rPr>
          <w:i/>
          <w:noProof/>
        </w:rPr>
        <w:t>Clin Cancer Res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0</w:t>
      </w:r>
      <w:r w:rsidRPr="009C7ABD">
        <w:rPr>
          <w:noProof/>
        </w:rPr>
        <w:t xml:space="preserve">, 5579-5588 (2014). </w:t>
      </w:r>
      <w:hyperlink r:id="rId34" w:history="1">
        <w:r w:rsidRPr="009C7ABD">
          <w:rPr>
            <w:rStyle w:val="Hyperlink"/>
            <w:noProof/>
          </w:rPr>
          <w:t>https://doi.org/10.1158/1078-0432.Ccr-13-2492</w:t>
        </w:r>
        <w:bookmarkEnd w:id="29"/>
      </w:hyperlink>
    </w:p>
    <w:p w14:paraId="54E2BFFF" w14:textId="280ACAF5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30" w:name="_ENREF_31"/>
      <w:r w:rsidRPr="009C7ABD">
        <w:rPr>
          <w:noProof/>
        </w:rPr>
        <w:t>31</w:t>
      </w:r>
      <w:r w:rsidRPr="009C7ABD">
        <w:rPr>
          <w:noProof/>
        </w:rPr>
        <w:tab/>
        <w:t xml:space="preserve">Johnstone, C. N., Chand, A., Putoczki, T. L. &amp; Ernst, M. Emerging roles for IL-11 signaling in cancer development and progression: Focus on breast cancer. </w:t>
      </w:r>
      <w:r w:rsidRPr="009C7ABD">
        <w:rPr>
          <w:i/>
          <w:noProof/>
        </w:rPr>
        <w:t>Cytokine Growth Factor Rev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6</w:t>
      </w:r>
      <w:r w:rsidRPr="009C7ABD">
        <w:rPr>
          <w:noProof/>
        </w:rPr>
        <w:t xml:space="preserve">, 489-498 (2015). </w:t>
      </w:r>
      <w:hyperlink r:id="rId35" w:history="1">
        <w:r w:rsidRPr="009C7ABD">
          <w:rPr>
            <w:rStyle w:val="Hyperlink"/>
            <w:noProof/>
          </w:rPr>
          <w:t>https://doi.org/10.1016/j.cytogfr.2015.07.015</w:t>
        </w:r>
        <w:bookmarkEnd w:id="30"/>
      </w:hyperlink>
    </w:p>
    <w:p w14:paraId="6B67ADC0" w14:textId="674F131A" w:rsidR="009C7ABD" w:rsidRPr="009C7ABD" w:rsidRDefault="009C7ABD" w:rsidP="009C7ABD">
      <w:pPr>
        <w:pStyle w:val="EndNoteBibliography"/>
        <w:spacing w:after="0"/>
        <w:ind w:left="720" w:hanging="720"/>
        <w:rPr>
          <w:noProof/>
          <w:lang w:val="nl-NL"/>
        </w:rPr>
      </w:pPr>
      <w:bookmarkStart w:id="31" w:name="_ENREF_32"/>
      <w:r w:rsidRPr="009C7ABD">
        <w:rPr>
          <w:noProof/>
        </w:rPr>
        <w:t>32</w:t>
      </w:r>
      <w:r w:rsidRPr="009C7ABD">
        <w:rPr>
          <w:noProof/>
        </w:rPr>
        <w:tab/>
        <w:t>Balagopalan, L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Enhanced T-cell signaling in cells bearing linker for activation of T-cell (LAT) molecules resistant to ubiquitylation. </w:t>
      </w:r>
      <w:r w:rsidRPr="009C7ABD">
        <w:rPr>
          <w:i/>
          <w:noProof/>
          <w:lang w:val="nl-NL"/>
        </w:rPr>
        <w:t>Proc Natl Acad Sci U S A</w:t>
      </w:r>
      <w:r w:rsidRPr="009C7ABD">
        <w:rPr>
          <w:noProof/>
          <w:lang w:val="nl-NL"/>
        </w:rPr>
        <w:t xml:space="preserve"> </w:t>
      </w:r>
      <w:r w:rsidRPr="009C7ABD">
        <w:rPr>
          <w:b/>
          <w:noProof/>
          <w:lang w:val="nl-NL"/>
        </w:rPr>
        <w:t>108</w:t>
      </w:r>
      <w:r w:rsidRPr="009C7ABD">
        <w:rPr>
          <w:noProof/>
          <w:lang w:val="nl-NL"/>
        </w:rPr>
        <w:t xml:space="preserve">, 2885-2890 (2011). </w:t>
      </w:r>
      <w:hyperlink r:id="rId36" w:history="1">
        <w:r w:rsidRPr="009C7ABD">
          <w:rPr>
            <w:rStyle w:val="Hyperlink"/>
            <w:noProof/>
            <w:lang w:val="nl-NL"/>
          </w:rPr>
          <w:t>https://doi.org/10.1073/pnas.1007098108</w:t>
        </w:r>
        <w:bookmarkEnd w:id="31"/>
      </w:hyperlink>
    </w:p>
    <w:p w14:paraId="0B72DD9E" w14:textId="35B0CAF7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32" w:name="_ENREF_33"/>
      <w:r w:rsidRPr="009C7ABD">
        <w:rPr>
          <w:noProof/>
          <w:lang w:val="nl-NL"/>
        </w:rPr>
        <w:t>33</w:t>
      </w:r>
      <w:r w:rsidRPr="009C7ABD">
        <w:rPr>
          <w:noProof/>
          <w:lang w:val="nl-NL"/>
        </w:rPr>
        <w:tab/>
        <w:t>Wang, J.</w:t>
      </w:r>
      <w:r w:rsidRPr="009C7ABD">
        <w:rPr>
          <w:i/>
          <w:noProof/>
          <w:lang w:val="nl-NL"/>
        </w:rPr>
        <w:t xml:space="preserve"> et al.</w:t>
      </w:r>
      <w:r w:rsidRPr="009C7ABD">
        <w:rPr>
          <w:noProof/>
          <w:lang w:val="nl-NL"/>
        </w:rPr>
        <w:t xml:space="preserve"> </w:t>
      </w:r>
      <w:r w:rsidRPr="009C7ABD">
        <w:rPr>
          <w:noProof/>
        </w:rPr>
        <w:t xml:space="preserve">Multi-Omics Database Analysis of Aminoacyl-tRNA Synthetases in Cancer. </w:t>
      </w:r>
      <w:r w:rsidRPr="009C7ABD">
        <w:rPr>
          <w:i/>
          <w:noProof/>
        </w:rPr>
        <w:t>Genes (Basel)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1</w:t>
      </w:r>
      <w:r w:rsidRPr="009C7ABD">
        <w:rPr>
          <w:noProof/>
        </w:rPr>
        <w:t xml:space="preserve"> (2020). </w:t>
      </w:r>
      <w:hyperlink r:id="rId37" w:history="1">
        <w:r w:rsidRPr="009C7ABD">
          <w:rPr>
            <w:rStyle w:val="Hyperlink"/>
            <w:noProof/>
          </w:rPr>
          <w:t>https://doi.org/10.3390/genes11111384</w:t>
        </w:r>
        <w:bookmarkEnd w:id="32"/>
      </w:hyperlink>
    </w:p>
    <w:p w14:paraId="2AFF95DA" w14:textId="18EDA6FD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33" w:name="_ENREF_34"/>
      <w:r w:rsidRPr="009C7ABD">
        <w:rPr>
          <w:noProof/>
        </w:rPr>
        <w:t>34</w:t>
      </w:r>
      <w:r w:rsidRPr="009C7ABD">
        <w:rPr>
          <w:noProof/>
        </w:rPr>
        <w:tab/>
        <w:t>Shen, S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TCP10L negatively regulates alpha-fetoprotein expression in hepatocellular carcinoma. </w:t>
      </w:r>
      <w:r w:rsidRPr="009C7ABD">
        <w:rPr>
          <w:i/>
          <w:noProof/>
        </w:rPr>
        <w:t>BMB Rep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53</w:t>
      </w:r>
      <w:r w:rsidRPr="009C7ABD">
        <w:rPr>
          <w:noProof/>
        </w:rPr>
        <w:t xml:space="preserve">, 431-436 (2020). </w:t>
      </w:r>
      <w:hyperlink r:id="rId38" w:history="1">
        <w:r w:rsidRPr="009C7ABD">
          <w:rPr>
            <w:rStyle w:val="Hyperlink"/>
            <w:noProof/>
          </w:rPr>
          <w:t>https://doi.org/10.5483/BMBRep.2020.53.8.008</w:t>
        </w:r>
        <w:bookmarkEnd w:id="33"/>
      </w:hyperlink>
    </w:p>
    <w:p w14:paraId="28E94A5B" w14:textId="08F63660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34" w:name="_ENREF_35"/>
      <w:r w:rsidRPr="009C7ABD">
        <w:rPr>
          <w:noProof/>
        </w:rPr>
        <w:lastRenderedPageBreak/>
        <w:t>35</w:t>
      </w:r>
      <w:r w:rsidRPr="009C7ABD">
        <w:rPr>
          <w:noProof/>
        </w:rPr>
        <w:tab/>
        <w:t xml:space="preserve">Fan, H., Zhang, S., Zhang, Y., Liang, W. &amp; Cao, B. FERMT1 promotes gastric cancer progression by activating the NF-κB pathway and predicts poor prognosis. </w:t>
      </w:r>
      <w:r w:rsidRPr="009C7ABD">
        <w:rPr>
          <w:i/>
          <w:noProof/>
        </w:rPr>
        <w:t>Cancer Biol Ther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1</w:t>
      </w:r>
      <w:r w:rsidRPr="009C7ABD">
        <w:rPr>
          <w:noProof/>
        </w:rPr>
        <w:t xml:space="preserve">, 815-825 (2020). </w:t>
      </w:r>
      <w:hyperlink r:id="rId39" w:history="1">
        <w:r w:rsidRPr="009C7ABD">
          <w:rPr>
            <w:rStyle w:val="Hyperlink"/>
            <w:noProof/>
          </w:rPr>
          <w:t>https://doi.org/10.1080/15384047.2020.1792218</w:t>
        </w:r>
        <w:bookmarkEnd w:id="34"/>
      </w:hyperlink>
    </w:p>
    <w:p w14:paraId="5AE1F981" w14:textId="2F0A89FF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35" w:name="_ENREF_36"/>
      <w:r w:rsidRPr="009C7ABD">
        <w:rPr>
          <w:noProof/>
        </w:rPr>
        <w:t>36</w:t>
      </w:r>
      <w:r w:rsidRPr="009C7ABD">
        <w:rPr>
          <w:noProof/>
        </w:rPr>
        <w:tab/>
        <w:t>Liu, C. C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FERMT1 mediates epithelial-mesenchymal transition to promote colon cancer metastasis via modulation of β-catenin transcriptional activity. </w:t>
      </w:r>
      <w:r w:rsidRPr="009C7ABD">
        <w:rPr>
          <w:i/>
          <w:noProof/>
        </w:rPr>
        <w:t>Oncogene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36</w:t>
      </w:r>
      <w:r w:rsidRPr="009C7ABD">
        <w:rPr>
          <w:noProof/>
        </w:rPr>
        <w:t xml:space="preserve">, 1779-1792 (2017). </w:t>
      </w:r>
      <w:hyperlink r:id="rId40" w:history="1">
        <w:r w:rsidRPr="009C7ABD">
          <w:rPr>
            <w:rStyle w:val="Hyperlink"/>
            <w:noProof/>
          </w:rPr>
          <w:t>https://doi.org/10.1038/onc.2016.339</w:t>
        </w:r>
        <w:bookmarkEnd w:id="35"/>
      </w:hyperlink>
    </w:p>
    <w:p w14:paraId="3438BEB3" w14:textId="70CBFC88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36" w:name="_ENREF_37"/>
      <w:r w:rsidRPr="009C7ABD">
        <w:rPr>
          <w:noProof/>
        </w:rPr>
        <w:t>37</w:t>
      </w:r>
      <w:r w:rsidRPr="009C7ABD">
        <w:rPr>
          <w:noProof/>
        </w:rPr>
        <w:tab/>
        <w:t>Yun, H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Degradation of AZGP1 suppresses apoptosis and facilitates cholangiocarcinoma tumorigenesis via TRIM25. </w:t>
      </w:r>
      <w:r w:rsidRPr="009C7ABD">
        <w:rPr>
          <w:i/>
          <w:noProof/>
        </w:rPr>
        <w:t>J Cell Mol Med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8</w:t>
      </w:r>
      <w:r w:rsidRPr="009C7ABD">
        <w:rPr>
          <w:noProof/>
        </w:rPr>
        <w:t xml:space="preserve">, e18104 (2024). </w:t>
      </w:r>
      <w:hyperlink r:id="rId41" w:history="1">
        <w:r w:rsidRPr="009C7ABD">
          <w:rPr>
            <w:rStyle w:val="Hyperlink"/>
            <w:noProof/>
          </w:rPr>
          <w:t>https://doi.org/10.1111/jcmm.18104</w:t>
        </w:r>
        <w:bookmarkEnd w:id="36"/>
      </w:hyperlink>
    </w:p>
    <w:p w14:paraId="494A4065" w14:textId="0CE632F2" w:rsidR="009C7ABD" w:rsidRPr="009C7ABD" w:rsidRDefault="009C7ABD" w:rsidP="009C7ABD">
      <w:pPr>
        <w:pStyle w:val="EndNoteBibliography"/>
        <w:spacing w:after="0"/>
        <w:ind w:left="720" w:hanging="720"/>
        <w:rPr>
          <w:noProof/>
          <w:lang w:val="fr-FR"/>
        </w:rPr>
      </w:pPr>
      <w:bookmarkStart w:id="37" w:name="_ENREF_38"/>
      <w:r w:rsidRPr="009C7ABD">
        <w:rPr>
          <w:noProof/>
          <w:lang w:val="fr-FR"/>
        </w:rPr>
        <w:t>38</w:t>
      </w:r>
      <w:r w:rsidRPr="009C7ABD">
        <w:rPr>
          <w:noProof/>
          <w:lang w:val="fr-FR"/>
        </w:rPr>
        <w:tab/>
        <w:t>Liu, J.</w:t>
      </w:r>
      <w:r w:rsidRPr="009C7ABD">
        <w:rPr>
          <w:i/>
          <w:noProof/>
          <w:lang w:val="fr-FR"/>
        </w:rPr>
        <w:t xml:space="preserve"> et al.</w:t>
      </w:r>
      <w:r w:rsidRPr="009C7ABD">
        <w:rPr>
          <w:noProof/>
          <w:lang w:val="fr-FR"/>
        </w:rPr>
        <w:t xml:space="preserve"> AZGP1 inhibits soft tissue sarcoma cells invasion and migration. </w:t>
      </w:r>
      <w:r w:rsidRPr="009C7ABD">
        <w:rPr>
          <w:i/>
          <w:noProof/>
          <w:lang w:val="fr-FR"/>
        </w:rPr>
        <w:t>BMC Cancer</w:t>
      </w:r>
      <w:r w:rsidRPr="009C7ABD">
        <w:rPr>
          <w:noProof/>
          <w:lang w:val="fr-FR"/>
        </w:rPr>
        <w:t xml:space="preserve"> </w:t>
      </w:r>
      <w:r w:rsidRPr="009C7ABD">
        <w:rPr>
          <w:b/>
          <w:noProof/>
          <w:lang w:val="fr-FR"/>
        </w:rPr>
        <w:t>18</w:t>
      </w:r>
      <w:r w:rsidRPr="009C7ABD">
        <w:rPr>
          <w:noProof/>
          <w:lang w:val="fr-FR"/>
        </w:rPr>
        <w:t xml:space="preserve">, 89 (2018). </w:t>
      </w:r>
      <w:hyperlink r:id="rId42" w:history="1">
        <w:r w:rsidRPr="009C7ABD">
          <w:rPr>
            <w:rStyle w:val="Hyperlink"/>
            <w:noProof/>
            <w:lang w:val="fr-FR"/>
          </w:rPr>
          <w:t>https://doi.org/10.1186/s12885-017-3962-5</w:t>
        </w:r>
        <w:bookmarkEnd w:id="37"/>
      </w:hyperlink>
    </w:p>
    <w:p w14:paraId="39635794" w14:textId="47D2047A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38" w:name="_ENREF_39"/>
      <w:r w:rsidRPr="009C7ABD">
        <w:rPr>
          <w:noProof/>
          <w:lang w:val="fr-FR"/>
        </w:rPr>
        <w:t>39</w:t>
      </w:r>
      <w:r w:rsidRPr="009C7ABD">
        <w:rPr>
          <w:noProof/>
          <w:lang w:val="fr-FR"/>
        </w:rPr>
        <w:tab/>
        <w:t>Consonni, F.</w:t>
      </w:r>
      <w:r w:rsidRPr="009C7ABD">
        <w:rPr>
          <w:i/>
          <w:noProof/>
          <w:lang w:val="fr-FR"/>
        </w:rPr>
        <w:t xml:space="preserve"> et al.</w:t>
      </w:r>
      <w:r w:rsidRPr="009C7ABD">
        <w:rPr>
          <w:noProof/>
          <w:lang w:val="fr-FR"/>
        </w:rPr>
        <w:t xml:space="preserve"> </w:t>
      </w:r>
      <w:r w:rsidRPr="009C7ABD">
        <w:rPr>
          <w:noProof/>
        </w:rPr>
        <w:t xml:space="preserve">Study of the potential role of CASPASE-10 mutations in the development of autoimmune lymphoproliferative syndrome. </w:t>
      </w:r>
      <w:r w:rsidRPr="009C7ABD">
        <w:rPr>
          <w:i/>
          <w:noProof/>
        </w:rPr>
        <w:t>Cell Death Dis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5</w:t>
      </w:r>
      <w:r w:rsidRPr="009C7ABD">
        <w:rPr>
          <w:noProof/>
        </w:rPr>
        <w:t xml:space="preserve">, 315 (2024). </w:t>
      </w:r>
      <w:hyperlink r:id="rId43" w:history="1">
        <w:r w:rsidRPr="009C7ABD">
          <w:rPr>
            <w:rStyle w:val="Hyperlink"/>
            <w:noProof/>
          </w:rPr>
          <w:t>https://doi.org/10.1038/s41419-024-06679-6</w:t>
        </w:r>
        <w:bookmarkEnd w:id="38"/>
      </w:hyperlink>
    </w:p>
    <w:p w14:paraId="4BFFD622" w14:textId="2B30C982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39" w:name="_ENREF_40"/>
      <w:r w:rsidRPr="009C7ABD">
        <w:rPr>
          <w:noProof/>
        </w:rPr>
        <w:t>40</w:t>
      </w:r>
      <w:r w:rsidRPr="009C7ABD">
        <w:rPr>
          <w:noProof/>
        </w:rPr>
        <w:tab/>
        <w:t xml:space="preserve">Kumari, R., Deshmukh, R. S. &amp; Das, S. Caspase-10 inhibits ATP-citrate lyase-mediated metabolic and epigenetic reprogramming to suppress tumorigenesis. </w:t>
      </w:r>
      <w:r w:rsidRPr="009C7ABD">
        <w:rPr>
          <w:i/>
          <w:noProof/>
        </w:rPr>
        <w:t>Nat Commun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0</w:t>
      </w:r>
      <w:r w:rsidRPr="009C7ABD">
        <w:rPr>
          <w:noProof/>
        </w:rPr>
        <w:t xml:space="preserve">, 4255 (2019). </w:t>
      </w:r>
      <w:hyperlink r:id="rId44" w:history="1">
        <w:r w:rsidRPr="009C7ABD">
          <w:rPr>
            <w:rStyle w:val="Hyperlink"/>
            <w:noProof/>
          </w:rPr>
          <w:t>https://doi.org/10.1038/s41467-019-12194-6</w:t>
        </w:r>
        <w:bookmarkEnd w:id="39"/>
      </w:hyperlink>
    </w:p>
    <w:p w14:paraId="5208D1F9" w14:textId="608C31C9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40" w:name="_ENREF_41"/>
      <w:r w:rsidRPr="009C7ABD">
        <w:rPr>
          <w:noProof/>
        </w:rPr>
        <w:t>41</w:t>
      </w:r>
      <w:r w:rsidRPr="009C7ABD">
        <w:rPr>
          <w:noProof/>
        </w:rPr>
        <w:tab/>
        <w:t>Belge, G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Graded expression of microRNA-371a-3p in tumor tissues, contralateral testes, and in serum of patients with testicular germ cell tumor. </w:t>
      </w:r>
      <w:r w:rsidRPr="009C7ABD">
        <w:rPr>
          <w:i/>
          <w:noProof/>
        </w:rPr>
        <w:t>Oncotarget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1</w:t>
      </w:r>
      <w:r w:rsidRPr="009C7ABD">
        <w:rPr>
          <w:noProof/>
        </w:rPr>
        <w:t xml:space="preserve">, 1462-1473 (2020). </w:t>
      </w:r>
      <w:hyperlink r:id="rId45" w:history="1">
        <w:r w:rsidRPr="009C7ABD">
          <w:rPr>
            <w:rStyle w:val="Hyperlink"/>
            <w:noProof/>
          </w:rPr>
          <w:t>https://doi.org/10.18632/oncotarget.27565</w:t>
        </w:r>
        <w:bookmarkEnd w:id="40"/>
      </w:hyperlink>
    </w:p>
    <w:p w14:paraId="1A7EA91B" w14:textId="278B0FCF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41" w:name="_ENREF_42"/>
      <w:r w:rsidRPr="009C7ABD">
        <w:rPr>
          <w:noProof/>
        </w:rPr>
        <w:t>42</w:t>
      </w:r>
      <w:r w:rsidRPr="009C7ABD">
        <w:rPr>
          <w:noProof/>
        </w:rPr>
        <w:tab/>
        <w:t>Wang, H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MiR-371 promotes proliferation and metastasis in hepatocellular carcinoma by targeting PTEN. </w:t>
      </w:r>
      <w:r w:rsidRPr="009C7ABD">
        <w:rPr>
          <w:i/>
          <w:noProof/>
        </w:rPr>
        <w:t>BMB Rep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52</w:t>
      </w:r>
      <w:r w:rsidRPr="009C7ABD">
        <w:rPr>
          <w:noProof/>
        </w:rPr>
        <w:t xml:space="preserve">, 312-317 (2019). </w:t>
      </w:r>
      <w:hyperlink r:id="rId46" w:history="1">
        <w:r w:rsidRPr="009C7ABD">
          <w:rPr>
            <w:rStyle w:val="Hyperlink"/>
            <w:noProof/>
          </w:rPr>
          <w:t>https://doi.org/10.5483/BMBRep.2019.52.5.155</w:t>
        </w:r>
        <w:bookmarkEnd w:id="41"/>
      </w:hyperlink>
    </w:p>
    <w:p w14:paraId="1DA8EDF8" w14:textId="697D2A9A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42" w:name="_ENREF_43"/>
      <w:r w:rsidRPr="009C7ABD">
        <w:rPr>
          <w:noProof/>
        </w:rPr>
        <w:t>43</w:t>
      </w:r>
      <w:r w:rsidRPr="009C7ABD">
        <w:rPr>
          <w:noProof/>
        </w:rPr>
        <w:tab/>
        <w:t>Guo, H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MicroRNA-371a-3p promotes progression of gastric cancer by targeting TOB1. </w:t>
      </w:r>
      <w:r w:rsidRPr="009C7ABD">
        <w:rPr>
          <w:i/>
          <w:noProof/>
        </w:rPr>
        <w:t>Cancer Lett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443</w:t>
      </w:r>
      <w:r w:rsidRPr="009C7ABD">
        <w:rPr>
          <w:noProof/>
        </w:rPr>
        <w:t xml:space="preserve">, 179-188 (2019). </w:t>
      </w:r>
      <w:hyperlink r:id="rId47" w:history="1">
        <w:r w:rsidRPr="009C7ABD">
          <w:rPr>
            <w:rStyle w:val="Hyperlink"/>
            <w:noProof/>
          </w:rPr>
          <w:t>https://doi.org/10.1016/j.canlet.2018.11.021</w:t>
        </w:r>
        <w:bookmarkEnd w:id="42"/>
      </w:hyperlink>
    </w:p>
    <w:p w14:paraId="7D1A3C49" w14:textId="1852FCC3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43" w:name="_ENREF_44"/>
      <w:r w:rsidRPr="009C7ABD">
        <w:rPr>
          <w:noProof/>
        </w:rPr>
        <w:t>44</w:t>
      </w:r>
      <w:r w:rsidRPr="009C7ABD">
        <w:rPr>
          <w:noProof/>
        </w:rPr>
        <w:tab/>
        <w:t>Schimanski, S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Expression of the lipid transporters ABCA3 and ABCA1 is diminished in human breast cancer tissue. </w:t>
      </w:r>
      <w:r w:rsidRPr="009C7ABD">
        <w:rPr>
          <w:i/>
          <w:noProof/>
        </w:rPr>
        <w:t>Horm Metab Res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42</w:t>
      </w:r>
      <w:r w:rsidRPr="009C7ABD">
        <w:rPr>
          <w:noProof/>
        </w:rPr>
        <w:t xml:space="preserve">, 102-109 (2010). </w:t>
      </w:r>
      <w:hyperlink r:id="rId48" w:history="1">
        <w:r w:rsidRPr="009C7ABD">
          <w:rPr>
            <w:rStyle w:val="Hyperlink"/>
            <w:noProof/>
          </w:rPr>
          <w:t>https://doi.org/10.1055/s-0029-1241859</w:t>
        </w:r>
        <w:bookmarkEnd w:id="43"/>
      </w:hyperlink>
    </w:p>
    <w:p w14:paraId="45EB71CF" w14:textId="6600A494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44" w:name="_ENREF_45"/>
      <w:r w:rsidRPr="009C7ABD">
        <w:rPr>
          <w:noProof/>
        </w:rPr>
        <w:t>45</w:t>
      </w:r>
      <w:r w:rsidRPr="009C7ABD">
        <w:rPr>
          <w:noProof/>
        </w:rPr>
        <w:tab/>
        <w:t xml:space="preserve">Song, M., Gao, L., Zang, J. &amp; Xing, X. ABCA3, a tumor suppressor gene, inhibits the proliferation, migration and invasion of lung adenocarcinoma by regulating the epithelial‑mesenchymal transition process. </w:t>
      </w:r>
      <w:r w:rsidRPr="009C7ABD">
        <w:rPr>
          <w:i/>
          <w:noProof/>
        </w:rPr>
        <w:t>Oncol Lett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6</w:t>
      </w:r>
      <w:r w:rsidRPr="009C7ABD">
        <w:rPr>
          <w:noProof/>
        </w:rPr>
        <w:t xml:space="preserve">, 420 (2023). </w:t>
      </w:r>
      <w:hyperlink r:id="rId49" w:history="1">
        <w:r w:rsidRPr="009C7ABD">
          <w:rPr>
            <w:rStyle w:val="Hyperlink"/>
            <w:noProof/>
          </w:rPr>
          <w:t>https://doi.org/10.3892/ol.2023.14006</w:t>
        </w:r>
        <w:bookmarkEnd w:id="44"/>
      </w:hyperlink>
    </w:p>
    <w:p w14:paraId="60D143EA" w14:textId="7DE0F5E0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45" w:name="_ENREF_46"/>
      <w:r w:rsidRPr="009C7ABD">
        <w:rPr>
          <w:noProof/>
        </w:rPr>
        <w:t>46</w:t>
      </w:r>
      <w:r w:rsidRPr="009C7ABD">
        <w:rPr>
          <w:noProof/>
        </w:rPr>
        <w:tab/>
        <w:t xml:space="preserve">Yamamoto, F. &amp; Yamamoto, M. Identification of genes that exhibit changes in expression on the 8p chromosomal arm by the Systematic Multiplex RT-PCR (SM RT-PCR) and DNA microarray hybridization methods. </w:t>
      </w:r>
      <w:r w:rsidRPr="009C7ABD">
        <w:rPr>
          <w:i/>
          <w:noProof/>
        </w:rPr>
        <w:t>Gene Expr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4</w:t>
      </w:r>
      <w:r w:rsidRPr="009C7ABD">
        <w:rPr>
          <w:noProof/>
        </w:rPr>
        <w:t xml:space="preserve">, 217-227 (2008). </w:t>
      </w:r>
      <w:hyperlink r:id="rId50" w:history="1">
        <w:r w:rsidRPr="009C7ABD">
          <w:rPr>
            <w:rStyle w:val="Hyperlink"/>
            <w:noProof/>
          </w:rPr>
          <w:t>https://doi.org/10.3727/105221608786883816</w:t>
        </w:r>
        <w:bookmarkEnd w:id="45"/>
      </w:hyperlink>
    </w:p>
    <w:p w14:paraId="3BF70D99" w14:textId="50D0D2F8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46" w:name="_ENREF_47"/>
      <w:r w:rsidRPr="009C7ABD">
        <w:rPr>
          <w:noProof/>
        </w:rPr>
        <w:t>47</w:t>
      </w:r>
      <w:r w:rsidRPr="009C7ABD">
        <w:rPr>
          <w:noProof/>
        </w:rPr>
        <w:tab/>
        <w:t xml:space="preserve">Li, J., Pu, K., Li, C., Wang, Y. &amp; Zhou, Y. A Novel Six-Gene-Based Prognostic Model Predicts Survival and Clinical Risk Score for Gastric Cancer. </w:t>
      </w:r>
      <w:r w:rsidRPr="009C7ABD">
        <w:rPr>
          <w:i/>
          <w:noProof/>
        </w:rPr>
        <w:t>Front Genet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2</w:t>
      </w:r>
      <w:r w:rsidRPr="009C7ABD">
        <w:rPr>
          <w:noProof/>
        </w:rPr>
        <w:t xml:space="preserve">, 615834 (2021). </w:t>
      </w:r>
      <w:hyperlink r:id="rId51" w:history="1">
        <w:r w:rsidRPr="009C7ABD">
          <w:rPr>
            <w:rStyle w:val="Hyperlink"/>
            <w:noProof/>
          </w:rPr>
          <w:t>https://doi.org/10.3389/fgene.2021.615834</w:t>
        </w:r>
        <w:bookmarkEnd w:id="46"/>
      </w:hyperlink>
    </w:p>
    <w:p w14:paraId="6FDFE771" w14:textId="7CAABAE8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47" w:name="_ENREF_48"/>
      <w:r w:rsidRPr="009C7ABD">
        <w:rPr>
          <w:noProof/>
        </w:rPr>
        <w:t>48</w:t>
      </w:r>
      <w:r w:rsidRPr="009C7ABD">
        <w:rPr>
          <w:noProof/>
        </w:rPr>
        <w:tab/>
        <w:t>Ha, M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TMEM18: A Novel Prognostic Marker in Acute Myeloid Leukemia. </w:t>
      </w:r>
      <w:r w:rsidRPr="009C7ABD">
        <w:rPr>
          <w:i/>
          <w:noProof/>
        </w:rPr>
        <w:t>Acta Haematol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40</w:t>
      </w:r>
      <w:r w:rsidRPr="009C7ABD">
        <w:rPr>
          <w:noProof/>
        </w:rPr>
        <w:t xml:space="preserve">, 71-76 (2018). </w:t>
      </w:r>
      <w:hyperlink r:id="rId52" w:history="1">
        <w:r w:rsidRPr="009C7ABD">
          <w:rPr>
            <w:rStyle w:val="Hyperlink"/>
            <w:noProof/>
          </w:rPr>
          <w:t>https://doi.org/10.1159/000492742</w:t>
        </w:r>
        <w:bookmarkEnd w:id="47"/>
      </w:hyperlink>
    </w:p>
    <w:p w14:paraId="0151C6DC" w14:textId="50CFC72A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48" w:name="_ENREF_49"/>
      <w:r w:rsidRPr="009C7ABD">
        <w:rPr>
          <w:noProof/>
        </w:rPr>
        <w:t>49</w:t>
      </w:r>
      <w:r w:rsidRPr="009C7ABD">
        <w:rPr>
          <w:noProof/>
        </w:rPr>
        <w:tab/>
        <w:t xml:space="preserve">Huang, T., Huang, X., Nie, Y., Shi, X. &amp; Shu, C. A Combined Effect of Expression Levels of Obesity-Related Genes and Clinical Factors on Cancer Survival Rate. </w:t>
      </w:r>
      <w:r w:rsidRPr="009C7ABD">
        <w:rPr>
          <w:i/>
          <w:noProof/>
        </w:rPr>
        <w:t>Biomed Res Int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020</w:t>
      </w:r>
      <w:r w:rsidRPr="009C7ABD">
        <w:rPr>
          <w:noProof/>
        </w:rPr>
        <w:t xml:space="preserve">, 8838676 (2020). </w:t>
      </w:r>
      <w:hyperlink r:id="rId53" w:history="1">
        <w:r w:rsidRPr="009C7ABD">
          <w:rPr>
            <w:rStyle w:val="Hyperlink"/>
            <w:noProof/>
          </w:rPr>
          <w:t>https://doi.org/10.1155/2020/8838676</w:t>
        </w:r>
        <w:bookmarkEnd w:id="48"/>
      </w:hyperlink>
    </w:p>
    <w:p w14:paraId="786EF237" w14:textId="53988867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49" w:name="_ENREF_50"/>
      <w:r w:rsidRPr="009C7ABD">
        <w:rPr>
          <w:noProof/>
        </w:rPr>
        <w:t>50</w:t>
      </w:r>
      <w:r w:rsidRPr="009C7ABD">
        <w:rPr>
          <w:noProof/>
        </w:rPr>
        <w:tab/>
        <w:t>Pu, S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Identification of necroptosis-related subtypes and prognosis model in triple negative breast cancer. </w:t>
      </w:r>
      <w:r w:rsidRPr="009C7ABD">
        <w:rPr>
          <w:i/>
          <w:noProof/>
        </w:rPr>
        <w:t>Front Immunol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3</w:t>
      </w:r>
      <w:r w:rsidRPr="009C7ABD">
        <w:rPr>
          <w:noProof/>
        </w:rPr>
        <w:t xml:space="preserve">, 964118 (2022). </w:t>
      </w:r>
      <w:hyperlink r:id="rId54" w:history="1">
        <w:r w:rsidRPr="009C7ABD">
          <w:rPr>
            <w:rStyle w:val="Hyperlink"/>
            <w:noProof/>
          </w:rPr>
          <w:t>https://doi.org/10.3389/fimmu.2022.964118</w:t>
        </w:r>
        <w:bookmarkEnd w:id="49"/>
      </w:hyperlink>
    </w:p>
    <w:p w14:paraId="47923B67" w14:textId="5B179563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50" w:name="_ENREF_51"/>
      <w:r w:rsidRPr="009C7ABD">
        <w:rPr>
          <w:noProof/>
        </w:rPr>
        <w:t>51</w:t>
      </w:r>
      <w:r w:rsidRPr="009C7ABD">
        <w:rPr>
          <w:noProof/>
        </w:rPr>
        <w:tab/>
        <w:t>Liu, J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Identification of liver metastasis-associated genes in human colon carcinoma by mRNA profiling. </w:t>
      </w:r>
      <w:r w:rsidRPr="009C7ABD">
        <w:rPr>
          <w:i/>
          <w:noProof/>
        </w:rPr>
        <w:t>Chin J Cancer Res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30</w:t>
      </w:r>
      <w:r w:rsidRPr="009C7ABD">
        <w:rPr>
          <w:noProof/>
        </w:rPr>
        <w:t xml:space="preserve">, 633-646 (2018). </w:t>
      </w:r>
      <w:hyperlink r:id="rId55" w:history="1">
        <w:r w:rsidRPr="009C7ABD">
          <w:rPr>
            <w:rStyle w:val="Hyperlink"/>
            <w:noProof/>
          </w:rPr>
          <w:t>https://doi.org/10.21147/j.issn.1000-9604.2018.06.08</w:t>
        </w:r>
        <w:bookmarkEnd w:id="50"/>
      </w:hyperlink>
    </w:p>
    <w:p w14:paraId="20471EDC" w14:textId="3EF64816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51" w:name="_ENREF_52"/>
      <w:r w:rsidRPr="009C7ABD">
        <w:rPr>
          <w:noProof/>
        </w:rPr>
        <w:t>52</w:t>
      </w:r>
      <w:r w:rsidRPr="009C7ABD">
        <w:rPr>
          <w:noProof/>
        </w:rPr>
        <w:tab/>
        <w:t xml:space="preserve">Choi, H. S., Bode, A. M., Shim, J. H., Lee, S. Y. &amp; Dong, Z. c-Jun N-terminal kinase 1 phosphorylates Myt1 to prevent UVA-induced skin cancer. </w:t>
      </w:r>
      <w:r w:rsidRPr="009C7ABD">
        <w:rPr>
          <w:i/>
          <w:noProof/>
        </w:rPr>
        <w:t>Mol Cell Biol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9</w:t>
      </w:r>
      <w:r w:rsidRPr="009C7ABD">
        <w:rPr>
          <w:noProof/>
        </w:rPr>
        <w:t xml:space="preserve">, 2168-2180 (2009). </w:t>
      </w:r>
      <w:hyperlink r:id="rId56" w:history="1">
        <w:r w:rsidRPr="009C7ABD">
          <w:rPr>
            <w:rStyle w:val="Hyperlink"/>
            <w:noProof/>
          </w:rPr>
          <w:t>https://doi.org/10.1128/mcb.01508-08</w:t>
        </w:r>
        <w:bookmarkEnd w:id="51"/>
      </w:hyperlink>
    </w:p>
    <w:p w14:paraId="6480FBB5" w14:textId="1075E3C6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52" w:name="_ENREF_53"/>
      <w:r w:rsidRPr="009C7ABD">
        <w:rPr>
          <w:noProof/>
        </w:rPr>
        <w:t>53</w:t>
      </w:r>
      <w:r w:rsidRPr="009C7ABD">
        <w:rPr>
          <w:noProof/>
        </w:rPr>
        <w:tab/>
        <w:t>Melhuish, T. A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Myt1 and Myt1l transcription factors limit proliferation in GBM cells by repressing YAP1 expression. </w:t>
      </w:r>
      <w:r w:rsidRPr="009C7ABD">
        <w:rPr>
          <w:i/>
          <w:noProof/>
        </w:rPr>
        <w:t>Biochim Biophys Acta Gene Regul Mech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861</w:t>
      </w:r>
      <w:r w:rsidRPr="009C7ABD">
        <w:rPr>
          <w:noProof/>
        </w:rPr>
        <w:t xml:space="preserve">, 983-995 (2018). </w:t>
      </w:r>
      <w:hyperlink r:id="rId57" w:history="1">
        <w:r w:rsidRPr="009C7ABD">
          <w:rPr>
            <w:rStyle w:val="Hyperlink"/>
            <w:noProof/>
          </w:rPr>
          <w:t>https://doi.org/10.1016/j.bbagrm.2018.10.005</w:t>
        </w:r>
        <w:bookmarkEnd w:id="52"/>
      </w:hyperlink>
    </w:p>
    <w:p w14:paraId="53F6010F" w14:textId="1A9E2CAB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53" w:name="_ENREF_54"/>
      <w:r w:rsidRPr="009C7ABD">
        <w:rPr>
          <w:noProof/>
        </w:rPr>
        <w:t>54</w:t>
      </w:r>
      <w:r w:rsidRPr="009C7ABD">
        <w:rPr>
          <w:noProof/>
        </w:rPr>
        <w:tab/>
        <w:t>Kim, K. Y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Expression Analyses Revealed Thymic Stromal Co-Transporter/Slc46A2 Is in Stem Cell Populations and Is a Putative Tumor Suppressor. </w:t>
      </w:r>
      <w:r w:rsidRPr="009C7ABD">
        <w:rPr>
          <w:i/>
          <w:noProof/>
        </w:rPr>
        <w:t>Mol Cells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38</w:t>
      </w:r>
      <w:r w:rsidRPr="009C7ABD">
        <w:rPr>
          <w:noProof/>
        </w:rPr>
        <w:t xml:space="preserve">, 548-561 (2015). </w:t>
      </w:r>
      <w:hyperlink r:id="rId58" w:history="1">
        <w:r w:rsidRPr="009C7ABD">
          <w:rPr>
            <w:rStyle w:val="Hyperlink"/>
            <w:noProof/>
          </w:rPr>
          <w:t>https://doi.org/10.14348/molcells.2015.0044</w:t>
        </w:r>
        <w:bookmarkEnd w:id="53"/>
      </w:hyperlink>
    </w:p>
    <w:p w14:paraId="6D087D7E" w14:textId="1FBF5027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54" w:name="_ENREF_55"/>
      <w:r w:rsidRPr="009C7ABD">
        <w:rPr>
          <w:noProof/>
        </w:rPr>
        <w:t>55</w:t>
      </w:r>
      <w:r w:rsidRPr="009C7ABD">
        <w:rPr>
          <w:noProof/>
        </w:rPr>
        <w:tab/>
        <w:t>He, P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Trophoblast glycoprotein promotes pancreatic ductal adenocarcinoma cell metastasis through Wnt/planar cell polarity signaling. </w:t>
      </w:r>
      <w:r w:rsidRPr="009C7ABD">
        <w:rPr>
          <w:i/>
          <w:noProof/>
        </w:rPr>
        <w:t>Mol Med Rep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2</w:t>
      </w:r>
      <w:r w:rsidRPr="009C7ABD">
        <w:rPr>
          <w:noProof/>
        </w:rPr>
        <w:t xml:space="preserve">, 503-509 (2015). </w:t>
      </w:r>
      <w:hyperlink r:id="rId59" w:history="1">
        <w:r w:rsidRPr="009C7ABD">
          <w:rPr>
            <w:rStyle w:val="Hyperlink"/>
            <w:noProof/>
          </w:rPr>
          <w:t>https://doi.org/10.3892/mmr.2015.3412</w:t>
        </w:r>
        <w:bookmarkEnd w:id="54"/>
      </w:hyperlink>
    </w:p>
    <w:p w14:paraId="228BF46B" w14:textId="1B79467A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55" w:name="_ENREF_56"/>
      <w:r w:rsidRPr="009C7ABD">
        <w:rPr>
          <w:noProof/>
        </w:rPr>
        <w:t>56</w:t>
      </w:r>
      <w:r w:rsidRPr="009C7ABD">
        <w:rPr>
          <w:noProof/>
        </w:rPr>
        <w:tab/>
        <w:t>Spencer, H. L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Role of TPBG (Trophoblast Glycoprotein) Antigen in Human Pericyte Migratory and Angiogenic Activity. </w:t>
      </w:r>
      <w:r w:rsidRPr="009C7ABD">
        <w:rPr>
          <w:i/>
          <w:noProof/>
        </w:rPr>
        <w:t>Arterioscler Thromb Vasc Biol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39</w:t>
      </w:r>
      <w:r w:rsidRPr="009C7ABD">
        <w:rPr>
          <w:noProof/>
        </w:rPr>
        <w:t xml:space="preserve">, 1113-1124 (2019). </w:t>
      </w:r>
      <w:hyperlink r:id="rId60" w:history="1">
        <w:r w:rsidRPr="009C7ABD">
          <w:rPr>
            <w:rStyle w:val="Hyperlink"/>
            <w:noProof/>
          </w:rPr>
          <w:t>https://doi.org/10.1161/atvbaha.119.312665</w:t>
        </w:r>
        <w:bookmarkEnd w:id="55"/>
      </w:hyperlink>
    </w:p>
    <w:p w14:paraId="64248731" w14:textId="5044783F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56" w:name="_ENREF_57"/>
      <w:r w:rsidRPr="009C7ABD">
        <w:rPr>
          <w:noProof/>
        </w:rPr>
        <w:t>57</w:t>
      </w:r>
      <w:r w:rsidRPr="009C7ABD">
        <w:rPr>
          <w:noProof/>
        </w:rPr>
        <w:tab/>
        <w:t>Liu, X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The kinesin-14 family motor protein KIFC2 promotes prostate cancer progression by regulating p65. </w:t>
      </w:r>
      <w:r w:rsidRPr="009C7ABD">
        <w:rPr>
          <w:i/>
          <w:noProof/>
        </w:rPr>
        <w:t>J Biol Chem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99</w:t>
      </w:r>
      <w:r w:rsidRPr="009C7ABD">
        <w:rPr>
          <w:noProof/>
        </w:rPr>
        <w:t xml:space="preserve">, 105253 (2023). </w:t>
      </w:r>
      <w:hyperlink r:id="rId61" w:history="1">
        <w:r w:rsidRPr="009C7ABD">
          <w:rPr>
            <w:rStyle w:val="Hyperlink"/>
            <w:noProof/>
          </w:rPr>
          <w:t>https://doi.org/10.1016/j.jbc.2023.105253</w:t>
        </w:r>
        <w:bookmarkEnd w:id="56"/>
      </w:hyperlink>
    </w:p>
    <w:p w14:paraId="16ACED3D" w14:textId="52B2FD12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57" w:name="_ENREF_58"/>
      <w:r w:rsidRPr="009C7ABD">
        <w:rPr>
          <w:noProof/>
        </w:rPr>
        <w:t>58</w:t>
      </w:r>
      <w:r w:rsidRPr="009C7ABD">
        <w:rPr>
          <w:noProof/>
        </w:rPr>
        <w:tab/>
        <w:t>Chen, K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Immunological and prognostic analysis of PSENEN in low-grade gliomas: An immune infiltration-related prognostic biomarker. </w:t>
      </w:r>
      <w:r w:rsidRPr="009C7ABD">
        <w:rPr>
          <w:i/>
          <w:noProof/>
        </w:rPr>
        <w:t>Front Mol Neurosci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15</w:t>
      </w:r>
      <w:r w:rsidRPr="009C7ABD">
        <w:rPr>
          <w:noProof/>
        </w:rPr>
        <w:t xml:space="preserve">, 933855 (2022). </w:t>
      </w:r>
      <w:hyperlink r:id="rId62" w:history="1">
        <w:r w:rsidRPr="009C7ABD">
          <w:rPr>
            <w:rStyle w:val="Hyperlink"/>
            <w:noProof/>
          </w:rPr>
          <w:t>https://doi.org/10.3389/fnmol.2022.933855</w:t>
        </w:r>
        <w:bookmarkEnd w:id="57"/>
      </w:hyperlink>
    </w:p>
    <w:p w14:paraId="1D6204B5" w14:textId="62B45893" w:rsidR="009C7ABD" w:rsidRPr="009C7ABD" w:rsidRDefault="009C7ABD" w:rsidP="009C7ABD">
      <w:pPr>
        <w:pStyle w:val="EndNoteBibliography"/>
        <w:spacing w:after="0"/>
        <w:ind w:left="720" w:hanging="720"/>
        <w:rPr>
          <w:noProof/>
        </w:rPr>
      </w:pPr>
      <w:bookmarkStart w:id="58" w:name="_ENREF_59"/>
      <w:r w:rsidRPr="009C7ABD">
        <w:rPr>
          <w:noProof/>
        </w:rPr>
        <w:t>59</w:t>
      </w:r>
      <w:r w:rsidRPr="009C7ABD">
        <w:rPr>
          <w:noProof/>
        </w:rPr>
        <w:tab/>
        <w:t>Dong, Y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Baicalein promotes KDM4E to induce BICD1 and inhibit triple-negative breast cancer progression by blocking PAR1 signaling. </w:t>
      </w:r>
      <w:r w:rsidRPr="009C7ABD">
        <w:rPr>
          <w:i/>
          <w:noProof/>
        </w:rPr>
        <w:t>Mol Carcinog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63</w:t>
      </w:r>
      <w:r w:rsidRPr="009C7ABD">
        <w:rPr>
          <w:noProof/>
        </w:rPr>
        <w:t xml:space="preserve">, 1288-1302 (2024). </w:t>
      </w:r>
      <w:hyperlink r:id="rId63" w:history="1">
        <w:r w:rsidRPr="009C7ABD">
          <w:rPr>
            <w:rStyle w:val="Hyperlink"/>
            <w:noProof/>
          </w:rPr>
          <w:t>https://doi.org/10.1002/mc.23724</w:t>
        </w:r>
        <w:bookmarkEnd w:id="58"/>
      </w:hyperlink>
    </w:p>
    <w:p w14:paraId="4E77A0B5" w14:textId="0AD189D5" w:rsidR="009C7ABD" w:rsidRPr="009C7ABD" w:rsidRDefault="009C7ABD" w:rsidP="009C7ABD">
      <w:pPr>
        <w:pStyle w:val="EndNoteBibliography"/>
        <w:ind w:left="720" w:hanging="720"/>
        <w:rPr>
          <w:noProof/>
        </w:rPr>
      </w:pPr>
      <w:bookmarkStart w:id="59" w:name="_ENREF_60"/>
      <w:r w:rsidRPr="009C7ABD">
        <w:rPr>
          <w:noProof/>
        </w:rPr>
        <w:t>60</w:t>
      </w:r>
      <w:r w:rsidRPr="009C7ABD">
        <w:rPr>
          <w:noProof/>
        </w:rPr>
        <w:tab/>
        <w:t>Jiang, Y.</w:t>
      </w:r>
      <w:r w:rsidRPr="009C7ABD">
        <w:rPr>
          <w:i/>
          <w:noProof/>
        </w:rPr>
        <w:t xml:space="preserve"> et al.</w:t>
      </w:r>
      <w:r w:rsidRPr="009C7ABD">
        <w:rPr>
          <w:noProof/>
        </w:rPr>
        <w:t xml:space="preserve"> BICD1 functions as a prognostic biomarker and promotes hepatocellular carcinoma progression. </w:t>
      </w:r>
      <w:r w:rsidRPr="009C7ABD">
        <w:rPr>
          <w:i/>
          <w:noProof/>
        </w:rPr>
        <w:t>Pathol Res Pract</w:t>
      </w:r>
      <w:r w:rsidRPr="009C7ABD">
        <w:rPr>
          <w:noProof/>
        </w:rPr>
        <w:t xml:space="preserve"> </w:t>
      </w:r>
      <w:r w:rsidRPr="009C7ABD">
        <w:rPr>
          <w:b/>
          <w:noProof/>
        </w:rPr>
        <w:t>216</w:t>
      </w:r>
      <w:r w:rsidRPr="009C7ABD">
        <w:rPr>
          <w:noProof/>
        </w:rPr>
        <w:t xml:space="preserve">, 152858 (2020). </w:t>
      </w:r>
      <w:hyperlink r:id="rId64" w:history="1">
        <w:r w:rsidRPr="009C7ABD">
          <w:rPr>
            <w:rStyle w:val="Hyperlink"/>
            <w:noProof/>
          </w:rPr>
          <w:t>https://doi.org/10.1016/j.prp.2020.152858</w:t>
        </w:r>
        <w:bookmarkEnd w:id="59"/>
      </w:hyperlink>
    </w:p>
    <w:p w14:paraId="1F1F958D" w14:textId="545B5278" w:rsidR="0054465C" w:rsidRPr="00306B0C" w:rsidRDefault="000A28C5">
      <w:pPr>
        <w:rPr>
          <w:rFonts w:ascii="Times New Roman" w:hAnsi="Times New Roman" w:cs="Times New Roman"/>
          <w:sz w:val="18"/>
          <w:szCs w:val="18"/>
        </w:rPr>
      </w:pPr>
      <w:r w:rsidRPr="00306B0C">
        <w:rPr>
          <w:rFonts w:ascii="Times New Roman" w:hAnsi="Times New Roman" w:cs="Times New Roman"/>
          <w:sz w:val="18"/>
          <w:szCs w:val="18"/>
        </w:rPr>
        <w:fldChar w:fldCharType="end"/>
      </w:r>
    </w:p>
    <w:sectPr w:rsidR="0054465C" w:rsidRPr="00306B0C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05069CA" w14:textId="77777777" w:rsidR="00E53394" w:rsidRDefault="00E53394">
      <w:pPr>
        <w:spacing w:line="240" w:lineRule="auto"/>
      </w:pPr>
      <w:r>
        <w:separator/>
      </w:r>
    </w:p>
  </w:endnote>
  <w:endnote w:type="continuationSeparator" w:id="0">
    <w:p w14:paraId="38A43AF8" w14:textId="77777777" w:rsidR="00E53394" w:rsidRDefault="00E5339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047563B" w14:textId="77777777" w:rsidR="00E53394" w:rsidRDefault="00E53394">
      <w:pPr>
        <w:spacing w:after="0"/>
      </w:pPr>
      <w:r>
        <w:separator/>
      </w:r>
    </w:p>
  </w:footnote>
  <w:footnote w:type="continuationSeparator" w:id="0">
    <w:p w14:paraId="16D900F1" w14:textId="77777777" w:rsidR="00E53394" w:rsidRDefault="00E53394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ZmE5NjViNDZiZDQxZTQ2NTc3OGJmYzkzMGU5ZTBkZTgifQ=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5ppdvare6weepyetdv05w5f120txt5vwsevv&quot;&gt;Refs for ST2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/record-ids&gt;&lt;/item&gt;&lt;/Libraries&gt;"/>
    <w:docVar w:name="EN.UseJSCitationFormat" w:val="False"/>
  </w:docVars>
  <w:rsids>
    <w:rsidRoot w:val="00482F26"/>
    <w:rsid w:val="000A28C5"/>
    <w:rsid w:val="00114AB9"/>
    <w:rsid w:val="002A0E74"/>
    <w:rsid w:val="002C5F10"/>
    <w:rsid w:val="00306B0C"/>
    <w:rsid w:val="003763FC"/>
    <w:rsid w:val="00482F26"/>
    <w:rsid w:val="00530720"/>
    <w:rsid w:val="0054465C"/>
    <w:rsid w:val="005E38A5"/>
    <w:rsid w:val="005F5622"/>
    <w:rsid w:val="00656D45"/>
    <w:rsid w:val="00842CB7"/>
    <w:rsid w:val="008A31D5"/>
    <w:rsid w:val="00917768"/>
    <w:rsid w:val="009403F9"/>
    <w:rsid w:val="009938D3"/>
    <w:rsid w:val="009C7ABD"/>
    <w:rsid w:val="00A5282F"/>
    <w:rsid w:val="00A7011C"/>
    <w:rsid w:val="00AD3BDA"/>
    <w:rsid w:val="00AF703D"/>
    <w:rsid w:val="00AF7B0C"/>
    <w:rsid w:val="00CB737B"/>
    <w:rsid w:val="00D219B6"/>
    <w:rsid w:val="00E17814"/>
    <w:rsid w:val="00E53394"/>
    <w:rsid w:val="00F27E7A"/>
    <w:rsid w:val="00F361FB"/>
    <w:rsid w:val="00F36E18"/>
    <w:rsid w:val="08935065"/>
    <w:rsid w:val="0A0B50CF"/>
    <w:rsid w:val="0EA855E3"/>
    <w:rsid w:val="14103A0E"/>
    <w:rsid w:val="150B2427"/>
    <w:rsid w:val="17143815"/>
    <w:rsid w:val="1C964CCC"/>
    <w:rsid w:val="252C2672"/>
    <w:rsid w:val="2A2001F7"/>
    <w:rsid w:val="2F155F25"/>
    <w:rsid w:val="36203B2D"/>
    <w:rsid w:val="3B8E32E7"/>
    <w:rsid w:val="3EC97619"/>
    <w:rsid w:val="400B651D"/>
    <w:rsid w:val="478F466E"/>
    <w:rsid w:val="4CD15729"/>
    <w:rsid w:val="4DA22C22"/>
    <w:rsid w:val="57106E4E"/>
    <w:rsid w:val="5818420C"/>
    <w:rsid w:val="5C1E200D"/>
    <w:rsid w:val="601B1666"/>
    <w:rsid w:val="604D4C6F"/>
    <w:rsid w:val="619F14FA"/>
    <w:rsid w:val="648A0240"/>
    <w:rsid w:val="66884C53"/>
    <w:rsid w:val="688E4077"/>
    <w:rsid w:val="70CE2CA0"/>
    <w:rsid w:val="72E17BC5"/>
    <w:rsid w:val="741E2752"/>
    <w:rsid w:val="75864A53"/>
    <w:rsid w:val="7BAC2D3A"/>
    <w:rsid w:val="7E91709D"/>
    <w:rsid w:val="7F8B29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0DE5F52"/>
  <w15:docId w15:val="{20B80E7C-0C77-4322-AEC8-708B1DD574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pPr>
      <w:spacing w:after="160" w:line="278" w:lineRule="auto"/>
    </w:pPr>
    <w:rPr>
      <w:rFonts w:asciiTheme="minorHAnsi" w:eastAsiaTheme="minorEastAsia" w:hAnsiTheme="minorHAnsi" w:cstheme="minorBidi"/>
      <w:kern w:val="2"/>
      <w:sz w:val="24"/>
      <w:szCs w:val="24"/>
      <w:lang w:val="en-US" w:eastAsia="zh-CN"/>
      <w14:ligatures w14:val="standardContextual"/>
    </w:rPr>
  </w:style>
  <w:style w:type="paragraph" w:styleId="berschrift1">
    <w:name w:val="heading 1"/>
    <w:basedOn w:val="Standard"/>
    <w:next w:val="Standard"/>
    <w:link w:val="berschrift1Zchn"/>
    <w:uiPriority w:val="9"/>
    <w:qFormat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pPr>
      <w:keepNext/>
      <w:keepLines/>
      <w:spacing w:after="0"/>
      <w:outlineLvl w:val="7"/>
    </w:pPr>
    <w:rPr>
      <w:rFonts w:eastAsiaTheme="majorEastAsia" w:cstheme="majorBidi"/>
      <w:i/>
      <w:iCs/>
      <w:color w:val="262626" w:themeColor="text1" w:themeTint="D9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pPr>
      <w:keepNext/>
      <w:keepLines/>
      <w:spacing w:after="0"/>
      <w:outlineLvl w:val="8"/>
    </w:pPr>
    <w:rPr>
      <w:rFonts w:eastAsiaTheme="majorEastAsia" w:cstheme="majorBidi"/>
      <w:color w:val="262626" w:themeColor="text1" w:themeTint="D9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link w:val="FuzeileZchn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Kopfzeile">
    <w:name w:val="header"/>
    <w:basedOn w:val="Standard"/>
    <w:link w:val="KopfzeileZchn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Untertitel">
    <w:name w:val="Subtitle"/>
    <w:basedOn w:val="Standard"/>
    <w:next w:val="Standard"/>
    <w:link w:val="UntertitelZchn"/>
    <w:uiPriority w:val="11"/>
    <w:qFormat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Titel">
    <w:name w:val="Title"/>
    <w:basedOn w:val="Standard"/>
    <w:next w:val="Standard"/>
    <w:link w:val="TitelZchn"/>
    <w:uiPriority w:val="10"/>
    <w:qFormat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Absatz-Standardschriftart"/>
    <w:uiPriority w:val="99"/>
    <w:unhideWhenUsed/>
    <w:qFormat/>
    <w:rPr>
      <w:color w:val="467886" w:themeColor="hyperlink"/>
      <w:u w:val="single"/>
    </w:rPr>
  </w:style>
  <w:style w:type="character" w:customStyle="1" w:styleId="berschrift1Zchn">
    <w:name w:val="Überschrift 1 Zchn"/>
    <w:basedOn w:val="Absatz-Standardschriftart"/>
    <w:link w:val="berschrift1"/>
    <w:uiPriority w:val="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qFormat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qFormat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qFormat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Pr>
      <w:rFonts w:eastAsiaTheme="majorEastAsia" w:cstheme="majorBidi"/>
      <w:i/>
      <w:iCs/>
      <w:color w:val="262626" w:themeColor="text1" w:themeTint="D9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Pr>
      <w:rFonts w:eastAsiaTheme="majorEastAsia" w:cstheme="majorBidi"/>
      <w:color w:val="262626" w:themeColor="text1" w:themeTint="D9"/>
    </w:rPr>
  </w:style>
  <w:style w:type="character" w:customStyle="1" w:styleId="TitelZchn">
    <w:name w:val="Titel Zchn"/>
    <w:basedOn w:val="Absatz-Standardschriftart"/>
    <w:link w:val="Titel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UntertitelZchn">
    <w:name w:val="Untertitel Zchn"/>
    <w:basedOn w:val="Absatz-Standardschriftart"/>
    <w:link w:val="Untertitel"/>
    <w:uiPriority w:val="1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qFormat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pPr>
      <w:ind w:left="720"/>
      <w:contextualSpacing/>
    </w:pPr>
  </w:style>
  <w:style w:type="character" w:customStyle="1" w:styleId="IntensiveHervorhebung1">
    <w:name w:val="Intensive Hervorhebung1"/>
    <w:basedOn w:val="Absatz-Standardschriftart"/>
    <w:uiPriority w:val="21"/>
    <w:qFormat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Pr>
      <w:i/>
      <w:iCs/>
      <w:color w:val="0F4761" w:themeColor="accent1" w:themeShade="BF"/>
    </w:rPr>
  </w:style>
  <w:style w:type="character" w:customStyle="1" w:styleId="IntensiverVerweis1">
    <w:name w:val="Intensiver Verweis1"/>
    <w:basedOn w:val="Absatz-Standardschriftart"/>
    <w:uiPriority w:val="32"/>
    <w:qFormat/>
    <w:rPr>
      <w:b/>
      <w:bCs/>
      <w:smallCaps/>
      <w:color w:val="0F4761" w:themeColor="accent1" w:themeShade="BF"/>
      <w:spacing w:val="5"/>
    </w:rPr>
  </w:style>
  <w:style w:type="character" w:customStyle="1" w:styleId="KopfzeileZchn">
    <w:name w:val="Kopfzeile Zchn"/>
    <w:basedOn w:val="Absatz-Standardschriftart"/>
    <w:link w:val="Kopfzeile"/>
    <w:uiPriority w:val="99"/>
    <w:qFormat/>
  </w:style>
  <w:style w:type="character" w:customStyle="1" w:styleId="FuzeileZchn">
    <w:name w:val="Fußzeile Zchn"/>
    <w:basedOn w:val="Absatz-Standardschriftart"/>
    <w:link w:val="Fuzeile"/>
    <w:uiPriority w:val="99"/>
    <w:qFormat/>
  </w:style>
  <w:style w:type="paragraph" w:customStyle="1" w:styleId="EndNoteBibliographyTitle">
    <w:name w:val="EndNote Bibliography Title"/>
    <w:basedOn w:val="Standard"/>
    <w:link w:val="EndNoteBibliographyTitleChar"/>
    <w:qFormat/>
    <w:pPr>
      <w:spacing w:after="0"/>
      <w:jc w:val="center"/>
    </w:pPr>
    <w:rPr>
      <w:rFonts w:ascii="Times New Roman" w:hAnsi="Times New Roman" w:cs="Times New Roman"/>
      <w:sz w:val="18"/>
    </w:rPr>
  </w:style>
  <w:style w:type="character" w:customStyle="1" w:styleId="EndNoteBibliographyTitleChar">
    <w:name w:val="EndNote Bibliography Title Char"/>
    <w:basedOn w:val="Absatz-Standardschriftart"/>
    <w:link w:val="EndNoteBibliographyTitle"/>
    <w:qFormat/>
    <w:rPr>
      <w:rFonts w:eastAsiaTheme="minorEastAsia"/>
      <w:kern w:val="2"/>
      <w:sz w:val="18"/>
      <w:szCs w:val="24"/>
      <w:lang w:val="en-US" w:eastAsia="zh-CN"/>
      <w14:ligatures w14:val="standardContextual"/>
    </w:rPr>
  </w:style>
  <w:style w:type="paragraph" w:customStyle="1" w:styleId="EndNoteBibliography">
    <w:name w:val="EndNote Bibliography"/>
    <w:basedOn w:val="Standard"/>
    <w:link w:val="EndNoteBibliographyChar"/>
    <w:qFormat/>
    <w:pPr>
      <w:spacing w:line="240" w:lineRule="auto"/>
    </w:pPr>
    <w:rPr>
      <w:rFonts w:ascii="Times New Roman" w:hAnsi="Times New Roman" w:cs="Times New Roman"/>
      <w:sz w:val="18"/>
    </w:rPr>
  </w:style>
  <w:style w:type="character" w:customStyle="1" w:styleId="EndNoteBibliographyChar">
    <w:name w:val="EndNote Bibliography Char"/>
    <w:basedOn w:val="Absatz-Standardschriftart"/>
    <w:link w:val="EndNoteBibliography"/>
    <w:qFormat/>
    <w:rPr>
      <w:rFonts w:eastAsiaTheme="minorEastAsia"/>
      <w:kern w:val="2"/>
      <w:sz w:val="18"/>
      <w:szCs w:val="24"/>
      <w:lang w:val="en-US" w:eastAsia="zh-CN"/>
      <w14:ligatures w14:val="standardContextual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qFormat/>
    <w:rPr>
      <w:color w:val="605E5C"/>
      <w:shd w:val="clear" w:color="auto" w:fill="E1DFDD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9C7AB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/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doi.org/10.1007/s00432-023-05163-6" TargetMode="External"/><Relationship Id="rId21" Type="http://schemas.openxmlformats.org/officeDocument/2006/relationships/hyperlink" Target="https://doi.org/10.1210/me.2013-1058" TargetMode="External"/><Relationship Id="rId34" Type="http://schemas.openxmlformats.org/officeDocument/2006/relationships/hyperlink" Target="https://doi.org/10.1158/1078-0432.Ccr-13-2492" TargetMode="External"/><Relationship Id="rId42" Type="http://schemas.openxmlformats.org/officeDocument/2006/relationships/hyperlink" Target="https://doi.org/10.1186/s12885-017-3962-5" TargetMode="External"/><Relationship Id="rId47" Type="http://schemas.openxmlformats.org/officeDocument/2006/relationships/hyperlink" Target="https://doi.org/10.1016/j.canlet.2018.11.021" TargetMode="External"/><Relationship Id="rId50" Type="http://schemas.openxmlformats.org/officeDocument/2006/relationships/hyperlink" Target="https://doi.org/10.3727/105221608786883816" TargetMode="External"/><Relationship Id="rId55" Type="http://schemas.openxmlformats.org/officeDocument/2006/relationships/hyperlink" Target="https://doi.org/10.21147/j.issn.1000-9604.2018.06.08" TargetMode="External"/><Relationship Id="rId63" Type="http://schemas.openxmlformats.org/officeDocument/2006/relationships/hyperlink" Target="https://doi.org/10.1002/mc.23724" TargetMode="External"/><Relationship Id="rId7" Type="http://schemas.openxmlformats.org/officeDocument/2006/relationships/hyperlink" Target="https://doi.org/10.1002/cam4.2633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doi.org/10.3390/cancers11111620" TargetMode="External"/><Relationship Id="rId29" Type="http://schemas.openxmlformats.org/officeDocument/2006/relationships/hyperlink" Target="https://doi.org/10.1016/j.biopha.2016.12.110" TargetMode="External"/><Relationship Id="rId11" Type="http://schemas.openxmlformats.org/officeDocument/2006/relationships/hyperlink" Target="https://doi.org/10.4161/epi.27795" TargetMode="External"/><Relationship Id="rId24" Type="http://schemas.openxmlformats.org/officeDocument/2006/relationships/hyperlink" Target="https://doi.org/10.1177/1533033820973277" TargetMode="External"/><Relationship Id="rId32" Type="http://schemas.openxmlformats.org/officeDocument/2006/relationships/hyperlink" Target="https://doi.org/10.1186/s13045-021-01072-8" TargetMode="External"/><Relationship Id="rId37" Type="http://schemas.openxmlformats.org/officeDocument/2006/relationships/hyperlink" Target="https://doi.org/10.3390/genes11111384" TargetMode="External"/><Relationship Id="rId40" Type="http://schemas.openxmlformats.org/officeDocument/2006/relationships/hyperlink" Target="https://doi.org/10.1038/onc.2016.339" TargetMode="External"/><Relationship Id="rId45" Type="http://schemas.openxmlformats.org/officeDocument/2006/relationships/hyperlink" Target="https://doi.org/10.18632/oncotarget.27565" TargetMode="External"/><Relationship Id="rId53" Type="http://schemas.openxmlformats.org/officeDocument/2006/relationships/hyperlink" Target="https://doi.org/10.1155/2020/8838676" TargetMode="External"/><Relationship Id="rId58" Type="http://schemas.openxmlformats.org/officeDocument/2006/relationships/hyperlink" Target="https://doi.org/10.14348/molcells.2015.0044" TargetMode="External"/><Relationship Id="rId66" Type="http://schemas.openxmlformats.org/officeDocument/2006/relationships/theme" Target="theme/theme1.xml"/><Relationship Id="rId5" Type="http://schemas.openxmlformats.org/officeDocument/2006/relationships/endnotes" Target="endnotes.xml"/><Relationship Id="rId61" Type="http://schemas.openxmlformats.org/officeDocument/2006/relationships/hyperlink" Target="https://doi.org/10.1016/j.jbc.2023.105253" TargetMode="External"/><Relationship Id="rId19" Type="http://schemas.openxmlformats.org/officeDocument/2006/relationships/hyperlink" Target="https://doi.org/10.1016/j.bulcan.2021.11.017" TargetMode="External"/><Relationship Id="rId14" Type="http://schemas.openxmlformats.org/officeDocument/2006/relationships/hyperlink" Target="https://doi.org/10.1016/j.gene.2021.146009" TargetMode="External"/><Relationship Id="rId22" Type="http://schemas.openxmlformats.org/officeDocument/2006/relationships/hyperlink" Target="https://doi.org/10.1016/j.mbplus.2020.100022" TargetMode="External"/><Relationship Id="rId27" Type="http://schemas.openxmlformats.org/officeDocument/2006/relationships/hyperlink" Target="https://doi.org/10.1155/2022/5215247" TargetMode="External"/><Relationship Id="rId30" Type="http://schemas.openxmlformats.org/officeDocument/2006/relationships/hyperlink" Target="https://doi.org/10.1186/s12935-022-02779-5" TargetMode="External"/><Relationship Id="rId35" Type="http://schemas.openxmlformats.org/officeDocument/2006/relationships/hyperlink" Target="https://doi.org/10.1016/j.cytogfr.2015.07.015" TargetMode="External"/><Relationship Id="rId43" Type="http://schemas.openxmlformats.org/officeDocument/2006/relationships/hyperlink" Target="https://doi.org/10.1038/s41419-024-06679-6" TargetMode="External"/><Relationship Id="rId48" Type="http://schemas.openxmlformats.org/officeDocument/2006/relationships/hyperlink" Target="https://doi.org/10.1055/s-0029-1241859" TargetMode="External"/><Relationship Id="rId56" Type="http://schemas.openxmlformats.org/officeDocument/2006/relationships/hyperlink" Target="https://doi.org/10.1128/mcb.01508-08" TargetMode="External"/><Relationship Id="rId64" Type="http://schemas.openxmlformats.org/officeDocument/2006/relationships/hyperlink" Target="https://doi.org/10.1016/j.prp.2020.152858" TargetMode="External"/><Relationship Id="rId8" Type="http://schemas.openxmlformats.org/officeDocument/2006/relationships/hyperlink" Target="https://doi.org/10.1186/s12935-022-02634-7" TargetMode="External"/><Relationship Id="rId51" Type="http://schemas.openxmlformats.org/officeDocument/2006/relationships/hyperlink" Target="https://doi.org/10.3389/fgene.2021.615834" TargetMode="External"/><Relationship Id="rId3" Type="http://schemas.openxmlformats.org/officeDocument/2006/relationships/webSettings" Target="webSettings.xml"/><Relationship Id="rId12" Type="http://schemas.openxmlformats.org/officeDocument/2006/relationships/hyperlink" Target="https://doi.org/10.18632/oncotarget.11351" TargetMode="External"/><Relationship Id="rId17" Type="http://schemas.openxmlformats.org/officeDocument/2006/relationships/hyperlink" Target="https://doi.org/10.18632/aging.102149" TargetMode="External"/><Relationship Id="rId25" Type="http://schemas.openxmlformats.org/officeDocument/2006/relationships/hyperlink" Target="https://doi.org/10.1016/j.ijbiomac.2023.125130" TargetMode="External"/><Relationship Id="rId33" Type="http://schemas.openxmlformats.org/officeDocument/2006/relationships/hyperlink" Target="https://doi.org/10.2217/imt.15.17" TargetMode="External"/><Relationship Id="rId38" Type="http://schemas.openxmlformats.org/officeDocument/2006/relationships/hyperlink" Target="https://doi.org/10.5483/BMBRep.2020.53.8.008" TargetMode="External"/><Relationship Id="rId46" Type="http://schemas.openxmlformats.org/officeDocument/2006/relationships/hyperlink" Target="https://doi.org/10.5483/BMBRep.2019.52.5.155" TargetMode="External"/><Relationship Id="rId59" Type="http://schemas.openxmlformats.org/officeDocument/2006/relationships/hyperlink" Target="https://doi.org/10.3892/mmr.2015.3412" TargetMode="External"/><Relationship Id="rId20" Type="http://schemas.openxmlformats.org/officeDocument/2006/relationships/hyperlink" Target="https://doi.org/10.26355/eurrev_202007_22259" TargetMode="External"/><Relationship Id="rId41" Type="http://schemas.openxmlformats.org/officeDocument/2006/relationships/hyperlink" Target="https://doi.org/10.1111/jcmm.18104" TargetMode="External"/><Relationship Id="rId54" Type="http://schemas.openxmlformats.org/officeDocument/2006/relationships/hyperlink" Target="https://doi.org/10.3389/fimmu.2022.964118" TargetMode="External"/><Relationship Id="rId62" Type="http://schemas.openxmlformats.org/officeDocument/2006/relationships/hyperlink" Target="https://doi.org/10.3389/fnmol.2022.933855" TargetMode="External"/><Relationship Id="rId1" Type="http://schemas.openxmlformats.org/officeDocument/2006/relationships/styles" Target="styles.xml"/><Relationship Id="rId6" Type="http://schemas.openxmlformats.org/officeDocument/2006/relationships/hyperlink" Target="https://doi.org/10.1007/s11060-018-2903-8" TargetMode="External"/><Relationship Id="rId15" Type="http://schemas.openxmlformats.org/officeDocument/2006/relationships/hyperlink" Target="https://doi.org/10.1158/1535-7163.Mct-19-0850" TargetMode="External"/><Relationship Id="rId23" Type="http://schemas.openxmlformats.org/officeDocument/2006/relationships/hyperlink" Target="https://doi.org/10.3390/cancers15245767" TargetMode="External"/><Relationship Id="rId28" Type="http://schemas.openxmlformats.org/officeDocument/2006/relationships/hyperlink" Target="https://doi.org/10.5301/jbm.5000184" TargetMode="External"/><Relationship Id="rId36" Type="http://schemas.openxmlformats.org/officeDocument/2006/relationships/hyperlink" Target="https://doi.org/10.1073/pnas.1007098108" TargetMode="External"/><Relationship Id="rId49" Type="http://schemas.openxmlformats.org/officeDocument/2006/relationships/hyperlink" Target="https://doi.org/10.3892/ol.2023.14006" TargetMode="External"/><Relationship Id="rId57" Type="http://schemas.openxmlformats.org/officeDocument/2006/relationships/hyperlink" Target="https://doi.org/10.1016/j.bbagrm.2018.10.005" TargetMode="External"/><Relationship Id="rId10" Type="http://schemas.openxmlformats.org/officeDocument/2006/relationships/hyperlink" Target="https://doi.org/10.1073/pnas.1722299115" TargetMode="External"/><Relationship Id="rId31" Type="http://schemas.openxmlformats.org/officeDocument/2006/relationships/hyperlink" Target="https://doi.org/10.1093/rheumatology/keac553" TargetMode="External"/><Relationship Id="rId44" Type="http://schemas.openxmlformats.org/officeDocument/2006/relationships/hyperlink" Target="https://doi.org/10.1038/s41467-019-12194-6" TargetMode="External"/><Relationship Id="rId52" Type="http://schemas.openxmlformats.org/officeDocument/2006/relationships/hyperlink" Target="https://doi.org/10.1159/000492742" TargetMode="External"/><Relationship Id="rId60" Type="http://schemas.openxmlformats.org/officeDocument/2006/relationships/hyperlink" Target="https://doi.org/10.1161/atvbaha.119.312665" TargetMode="External"/><Relationship Id="rId65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hyperlink" Target="https://doi.org/10.3892/or.2023.8661" TargetMode="External"/><Relationship Id="rId13" Type="http://schemas.openxmlformats.org/officeDocument/2006/relationships/hyperlink" Target="https://doi.org/10.1016/j.apsb.2021.02.014" TargetMode="External"/><Relationship Id="rId18" Type="http://schemas.openxmlformats.org/officeDocument/2006/relationships/hyperlink" Target="https://doi.org/10.1016/j.biocel.2021.105965" TargetMode="External"/><Relationship Id="rId39" Type="http://schemas.openxmlformats.org/officeDocument/2006/relationships/hyperlink" Target="https://doi.org/10.1080/15384047.2020.179221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ptos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029</Words>
  <Characters>31686</Characters>
  <Application>Microsoft Office Word</Application>
  <DocSecurity>0</DocSecurity>
  <Lines>264</Lines>
  <Paragraphs>7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366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ng, Xue, Ph.D. [RO 113-X]</dc:creator>
  <cp:lastModifiedBy>Günes Cagatay</cp:lastModifiedBy>
  <cp:revision>14</cp:revision>
  <dcterms:created xsi:type="dcterms:W3CDTF">2024-08-12T03:50:00Z</dcterms:created>
  <dcterms:modified xsi:type="dcterms:W3CDTF">2024-10-21T1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7827</vt:lpwstr>
  </property>
  <property fmtid="{D5CDD505-2E9C-101B-9397-08002B2CF9AE}" pid="3" name="ICV">
    <vt:lpwstr>22CD4C460423412B9DBDE9C3681E5D2A_13</vt:lpwstr>
  </property>
</Properties>
</file>